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59A8AFB" w14:textId="06114924" w:rsidR="009D0897" w:rsidRPr="00FF7ECE" w:rsidRDefault="00402820" w:rsidP="009D0897">
      <w:pPr>
        <w:rPr>
          <w:rFonts w:ascii="Arial Rounded MT Bold" w:hAnsi="Arial Rounded MT Bold"/>
          <w:sz w:val="22"/>
        </w:rPr>
      </w:pPr>
      <w:r w:rsidRPr="00FF7ECE">
        <w:rPr>
          <w:rFonts w:ascii="Arial Rounded MT Bold" w:hAnsi="Arial Rounded MT Bold"/>
          <w:sz w:val="22"/>
        </w:rPr>
        <w:t>Dpto. de</w:t>
      </w:r>
      <w:r w:rsidR="009D0897" w:rsidRPr="00FF7ECE">
        <w:rPr>
          <w:rFonts w:ascii="Arial Rounded MT Bold" w:hAnsi="Arial Rounded MT Bold"/>
          <w:sz w:val="22"/>
        </w:rPr>
        <w:t xml:space="preserve"> Psicología, Sociología y Filosofía</w:t>
      </w:r>
    </w:p>
    <w:p w14:paraId="1999F841" w14:textId="7CACB94D" w:rsidR="00402820" w:rsidRPr="00FF7ECE" w:rsidRDefault="00402820" w:rsidP="009D0897">
      <w:pPr>
        <w:rPr>
          <w:rFonts w:ascii="Arial Rounded MT Bold" w:hAnsi="Arial Rounded MT Bold"/>
          <w:sz w:val="22"/>
        </w:rPr>
      </w:pPr>
      <w:r w:rsidRPr="00FF7ECE">
        <w:rPr>
          <w:rFonts w:ascii="Arial Rounded MT Bold" w:hAnsi="Arial Rounded MT Bold"/>
          <w:sz w:val="22"/>
        </w:rPr>
        <w:t xml:space="preserve">Dpto. de </w:t>
      </w:r>
      <w:r w:rsidRPr="00FF7ECE">
        <w:rPr>
          <w:rFonts w:ascii="Arial Rounded MT Bold" w:hAnsi="Arial Rounded MT Bold"/>
          <w:sz w:val="22"/>
          <w:lang w:val="es-ES"/>
        </w:rPr>
        <w:t>Didáctica General, Específicas y Teoría de la Educación</w:t>
      </w:r>
    </w:p>
    <w:p w14:paraId="44D2BF16" w14:textId="77777777" w:rsidR="009D0897" w:rsidRDefault="009D0897" w:rsidP="009D0897"/>
    <w:tbl>
      <w:tblPr>
        <w:tblpPr w:leftFromText="141" w:rightFromText="141" w:horzAnchor="margin" w:tblpY="-485"/>
        <w:tblW w:w="0" w:type="auto"/>
        <w:tblLayout w:type="fixed"/>
        <w:tblLook w:val="01E0" w:firstRow="1" w:lastRow="1" w:firstColumn="1" w:lastColumn="1" w:noHBand="0" w:noVBand="0"/>
      </w:tblPr>
      <w:tblGrid>
        <w:gridCol w:w="1101"/>
        <w:gridCol w:w="2851"/>
      </w:tblGrid>
      <w:tr w:rsidR="009D0897" w:rsidRPr="00C227FB" w14:paraId="66EBCA44" w14:textId="77777777" w:rsidTr="00596996">
        <w:trPr>
          <w:trHeight w:val="1769"/>
        </w:trPr>
        <w:tc>
          <w:tcPr>
            <w:tcW w:w="1101" w:type="dxa"/>
          </w:tcPr>
          <w:p w14:paraId="63F98B3A" w14:textId="77777777" w:rsidR="009D0897" w:rsidRPr="00C227FB" w:rsidRDefault="009D0897" w:rsidP="00596996">
            <w:pPr>
              <w:autoSpaceDE w:val="0"/>
              <w:autoSpaceDN w:val="0"/>
              <w:adjustRightInd w:val="0"/>
              <w:rPr>
                <w:rFonts w:ascii="Arial" w:hAnsi="Arial" w:cs="Arial"/>
                <w:sz w:val="36"/>
                <w:szCs w:val="44"/>
              </w:rPr>
            </w:pPr>
            <w:r w:rsidRPr="00E963AB">
              <w:rPr>
                <w:noProof/>
                <w:sz w:val="18"/>
                <w:lang w:val="es-ES"/>
              </w:rPr>
              <w:drawing>
                <wp:inline distT="0" distB="0" distL="0" distR="0" wp14:anchorId="008AFBF5" wp14:editId="6EF09EA6">
                  <wp:extent cx="606829" cy="1055581"/>
                  <wp:effectExtent l="0" t="0" r="3175" b="0"/>
                  <wp:docPr id="8" name="Imagen 8" descr="esc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esc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12157" cy="106484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851" w:type="dxa"/>
          </w:tcPr>
          <w:p w14:paraId="775F20E9" w14:textId="77777777" w:rsidR="009D0897" w:rsidRPr="00C227FB" w:rsidRDefault="009D0897" w:rsidP="00596996">
            <w:pPr>
              <w:autoSpaceDE w:val="0"/>
              <w:autoSpaceDN w:val="0"/>
              <w:adjustRightInd w:val="0"/>
              <w:rPr>
                <w:noProof/>
                <w:sz w:val="20"/>
              </w:rPr>
            </w:pPr>
          </w:p>
          <w:p w14:paraId="177E799E" w14:textId="77777777" w:rsidR="009D0897" w:rsidRPr="00C227FB" w:rsidRDefault="009D0897" w:rsidP="00596996">
            <w:pPr>
              <w:autoSpaceDE w:val="0"/>
              <w:autoSpaceDN w:val="0"/>
              <w:adjustRightInd w:val="0"/>
              <w:rPr>
                <w:noProof/>
                <w:sz w:val="20"/>
              </w:rPr>
            </w:pPr>
          </w:p>
          <w:p w14:paraId="6A0C5652" w14:textId="77777777" w:rsidR="009D0897" w:rsidRDefault="009D0897" w:rsidP="00596996">
            <w:pPr>
              <w:autoSpaceDE w:val="0"/>
              <w:autoSpaceDN w:val="0"/>
              <w:adjustRightInd w:val="0"/>
              <w:rPr>
                <w:rFonts w:cs="Calibri"/>
                <w:sz w:val="18"/>
              </w:rPr>
            </w:pPr>
          </w:p>
          <w:p w14:paraId="76588345" w14:textId="77777777" w:rsidR="009D0897" w:rsidRDefault="009D0897" w:rsidP="00596996">
            <w:pPr>
              <w:spacing w:line="240" w:lineRule="atLeast"/>
              <w:rPr>
                <w:rFonts w:ascii="Arial Rounded MT Bold" w:hAnsi="Arial Rounded MT Bold"/>
              </w:rPr>
            </w:pPr>
            <w:r w:rsidRPr="00E963AB">
              <w:rPr>
                <w:noProof/>
                <w:sz w:val="16"/>
                <w:lang w:val="es-ES"/>
              </w:rPr>
              <w:drawing>
                <wp:inline distT="0" distB="0" distL="0" distR="0" wp14:anchorId="20032C6F" wp14:editId="34CC7385">
                  <wp:extent cx="1280160" cy="399011"/>
                  <wp:effectExtent l="0" t="0" r="0" b="1270"/>
                  <wp:docPr id="9" name="Imagen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13498" cy="40940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CB0D518" w14:textId="77777777" w:rsidR="009D0897" w:rsidRPr="00C227FB" w:rsidRDefault="009D0897" w:rsidP="00596996">
            <w:pPr>
              <w:rPr>
                <w:rFonts w:cs="Calibri"/>
                <w:sz w:val="18"/>
              </w:rPr>
            </w:pPr>
          </w:p>
        </w:tc>
      </w:tr>
    </w:tbl>
    <w:p w14:paraId="0FF63C54" w14:textId="03666C0D" w:rsidR="009D0897" w:rsidRDefault="009D0897" w:rsidP="009D0897">
      <w:pPr>
        <w:autoSpaceDE w:val="0"/>
        <w:autoSpaceDN w:val="0"/>
        <w:adjustRightInd w:val="0"/>
        <w:rPr>
          <w:rFonts w:ascii="Arial" w:hAnsi="Arial" w:cs="Arial"/>
          <w:sz w:val="36"/>
          <w:szCs w:val="44"/>
        </w:rPr>
      </w:pPr>
    </w:p>
    <w:p w14:paraId="74751DA2" w14:textId="77777777" w:rsidR="009D0897" w:rsidRDefault="009D0897" w:rsidP="009D0897">
      <w:pPr>
        <w:autoSpaceDE w:val="0"/>
        <w:autoSpaceDN w:val="0"/>
        <w:adjustRightInd w:val="0"/>
        <w:jc w:val="center"/>
        <w:rPr>
          <w:rFonts w:ascii="Arial" w:hAnsi="Arial" w:cs="Arial"/>
          <w:sz w:val="36"/>
          <w:szCs w:val="44"/>
        </w:rPr>
      </w:pPr>
    </w:p>
    <w:p w14:paraId="4BFEB5C1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b/>
          <w:sz w:val="36"/>
          <w:szCs w:val="44"/>
        </w:rPr>
      </w:pPr>
      <w:r w:rsidRPr="00DA06ED">
        <w:rPr>
          <w:rFonts w:cs="Times New Roman"/>
          <w:b/>
          <w:sz w:val="36"/>
          <w:szCs w:val="44"/>
        </w:rPr>
        <w:t>MÁSTER UNIVERSITARIO EN INVESTIGACIÓN EN PSICOLOGÍA Y CIENCIAS DE LA EDUCACIÓN</w:t>
      </w:r>
    </w:p>
    <w:p w14:paraId="058F8828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36"/>
          <w:szCs w:val="44"/>
        </w:rPr>
      </w:pPr>
    </w:p>
    <w:p w14:paraId="6E670E3E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36"/>
          <w:szCs w:val="44"/>
        </w:rPr>
      </w:pPr>
    </w:p>
    <w:p w14:paraId="029A44B5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44"/>
          <w:szCs w:val="44"/>
        </w:rPr>
      </w:pPr>
      <w:r w:rsidRPr="00DA06ED">
        <w:rPr>
          <w:rFonts w:cs="Times New Roman"/>
          <w:sz w:val="44"/>
          <w:szCs w:val="44"/>
        </w:rPr>
        <w:t>TRABAJO FIN DE MÁSTER</w:t>
      </w:r>
    </w:p>
    <w:p w14:paraId="734A81AF" w14:textId="310152DE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28"/>
          <w:szCs w:val="36"/>
        </w:rPr>
      </w:pPr>
      <w:r w:rsidRPr="00DA06ED">
        <w:rPr>
          <w:rFonts w:cs="Times New Roman"/>
          <w:sz w:val="36"/>
          <w:szCs w:val="44"/>
        </w:rPr>
        <w:t xml:space="preserve">Curso Académico: </w:t>
      </w:r>
      <w:r w:rsidR="005E0E22" w:rsidRPr="00DA06ED">
        <w:rPr>
          <w:rFonts w:cs="Times New Roman"/>
          <w:sz w:val="36"/>
          <w:szCs w:val="44"/>
        </w:rPr>
        <w:t>20**</w:t>
      </w:r>
      <w:r w:rsidRPr="00DA06ED">
        <w:rPr>
          <w:rFonts w:cs="Times New Roman"/>
          <w:sz w:val="36"/>
          <w:szCs w:val="44"/>
        </w:rPr>
        <w:t>/20</w:t>
      </w:r>
      <w:r w:rsidR="005E0E22" w:rsidRPr="00DA06ED">
        <w:rPr>
          <w:rFonts w:cs="Times New Roman"/>
          <w:sz w:val="36"/>
          <w:szCs w:val="44"/>
        </w:rPr>
        <w:t>**</w:t>
      </w:r>
    </w:p>
    <w:p w14:paraId="0C5DFDAE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36"/>
          <w:szCs w:val="36"/>
        </w:rPr>
      </w:pPr>
    </w:p>
    <w:p w14:paraId="0CD9C45F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36"/>
          <w:szCs w:val="36"/>
        </w:rPr>
      </w:pPr>
    </w:p>
    <w:p w14:paraId="0BAE97E3" w14:textId="26DDA45E" w:rsidR="009D0897" w:rsidRPr="00DA06ED" w:rsidRDefault="002B7676" w:rsidP="009D0897">
      <w:pPr>
        <w:autoSpaceDE w:val="0"/>
        <w:autoSpaceDN w:val="0"/>
        <w:adjustRightInd w:val="0"/>
        <w:jc w:val="center"/>
        <w:rPr>
          <w:rFonts w:cs="Times New Roman"/>
          <w:sz w:val="44"/>
          <w:szCs w:val="48"/>
        </w:rPr>
      </w:pPr>
      <w:r w:rsidRPr="00DA06ED">
        <w:rPr>
          <w:rFonts w:cs="Times New Roman"/>
          <w:sz w:val="44"/>
          <w:szCs w:val="48"/>
        </w:rPr>
        <w:t>TÍTULO</w:t>
      </w:r>
    </w:p>
    <w:p w14:paraId="1FF7753B" w14:textId="77777777" w:rsidR="002B7676" w:rsidRPr="00DA06ED" w:rsidRDefault="002B7676" w:rsidP="009D0897">
      <w:pPr>
        <w:autoSpaceDE w:val="0"/>
        <w:autoSpaceDN w:val="0"/>
        <w:adjustRightInd w:val="0"/>
        <w:jc w:val="center"/>
        <w:rPr>
          <w:rFonts w:cs="Times New Roman"/>
          <w:sz w:val="44"/>
          <w:szCs w:val="48"/>
        </w:rPr>
      </w:pPr>
    </w:p>
    <w:p w14:paraId="73590C0E" w14:textId="70EDBF98" w:rsidR="002B7676" w:rsidRPr="00DA06ED" w:rsidRDefault="002B7676" w:rsidP="009D0897">
      <w:pPr>
        <w:autoSpaceDE w:val="0"/>
        <w:autoSpaceDN w:val="0"/>
        <w:adjustRightInd w:val="0"/>
        <w:jc w:val="center"/>
        <w:rPr>
          <w:rFonts w:cs="Times New Roman"/>
          <w:sz w:val="44"/>
          <w:szCs w:val="48"/>
        </w:rPr>
      </w:pPr>
      <w:r w:rsidRPr="00DA06ED">
        <w:rPr>
          <w:rFonts w:cs="Times New Roman"/>
          <w:sz w:val="44"/>
          <w:szCs w:val="48"/>
        </w:rPr>
        <w:t>TITLE</w:t>
      </w:r>
    </w:p>
    <w:p w14:paraId="4405A200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44"/>
          <w:szCs w:val="48"/>
        </w:rPr>
      </w:pPr>
    </w:p>
    <w:p w14:paraId="47C8FD1F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40"/>
          <w:szCs w:val="40"/>
          <w:lang w:val="es-ES"/>
        </w:rPr>
      </w:pPr>
    </w:p>
    <w:p w14:paraId="04A35B11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40"/>
          <w:szCs w:val="40"/>
          <w:lang w:val="es-ES"/>
        </w:rPr>
      </w:pPr>
    </w:p>
    <w:p w14:paraId="09E955A0" w14:textId="0FA38AFD" w:rsidR="009D0897" w:rsidRPr="00DA06ED" w:rsidRDefault="00D67A8A" w:rsidP="009D0897">
      <w:pPr>
        <w:autoSpaceDE w:val="0"/>
        <w:autoSpaceDN w:val="0"/>
        <w:adjustRightInd w:val="0"/>
        <w:jc w:val="center"/>
        <w:rPr>
          <w:rFonts w:cs="Times New Roman"/>
          <w:sz w:val="40"/>
          <w:szCs w:val="40"/>
        </w:rPr>
      </w:pPr>
      <w:r>
        <w:rPr>
          <w:rFonts w:cs="Times New Roman"/>
          <w:b/>
          <w:sz w:val="40"/>
          <w:szCs w:val="40"/>
        </w:rPr>
        <w:t>Nombre</w:t>
      </w:r>
      <w:r w:rsidR="006E6458">
        <w:rPr>
          <w:rFonts w:cs="Times New Roman"/>
          <w:b/>
          <w:sz w:val="40"/>
          <w:szCs w:val="40"/>
        </w:rPr>
        <w:t xml:space="preserve"> y </w:t>
      </w:r>
      <w:r>
        <w:rPr>
          <w:rFonts w:cs="Times New Roman"/>
          <w:b/>
          <w:sz w:val="40"/>
          <w:szCs w:val="40"/>
        </w:rPr>
        <w:t xml:space="preserve">apellidos del </w:t>
      </w:r>
      <w:r w:rsidR="009D0897" w:rsidRPr="00DA06ED">
        <w:rPr>
          <w:rFonts w:cs="Times New Roman"/>
          <w:b/>
          <w:sz w:val="40"/>
          <w:szCs w:val="40"/>
        </w:rPr>
        <w:t>Auto</w:t>
      </w:r>
      <w:r w:rsidR="005E0E22" w:rsidRPr="00DA06ED">
        <w:rPr>
          <w:rFonts w:cs="Times New Roman"/>
          <w:b/>
          <w:sz w:val="40"/>
          <w:szCs w:val="40"/>
        </w:rPr>
        <w:t>r/a</w:t>
      </w:r>
      <w:r w:rsidR="00590FB5">
        <w:rPr>
          <w:rFonts w:cs="Times New Roman"/>
          <w:b/>
          <w:sz w:val="40"/>
          <w:szCs w:val="40"/>
        </w:rPr>
        <w:t>:</w:t>
      </w:r>
    </w:p>
    <w:p w14:paraId="57868250" w14:textId="10C3AEBC" w:rsidR="009D0897" w:rsidRPr="00DA06ED" w:rsidRDefault="00D67A8A" w:rsidP="009D0897">
      <w:pPr>
        <w:autoSpaceDE w:val="0"/>
        <w:autoSpaceDN w:val="0"/>
        <w:adjustRightInd w:val="0"/>
        <w:jc w:val="center"/>
        <w:rPr>
          <w:rFonts w:cs="Times New Roman"/>
          <w:sz w:val="32"/>
          <w:szCs w:val="40"/>
        </w:rPr>
      </w:pPr>
      <w:r>
        <w:rPr>
          <w:rFonts w:cs="Times New Roman"/>
          <w:b/>
          <w:sz w:val="40"/>
          <w:szCs w:val="40"/>
        </w:rPr>
        <w:t>Nombre</w:t>
      </w:r>
      <w:r w:rsidR="006E6458">
        <w:rPr>
          <w:rFonts w:cs="Times New Roman"/>
          <w:b/>
          <w:sz w:val="40"/>
          <w:szCs w:val="40"/>
        </w:rPr>
        <w:t xml:space="preserve"> y</w:t>
      </w:r>
      <w:r>
        <w:rPr>
          <w:rFonts w:cs="Times New Roman"/>
          <w:b/>
          <w:sz w:val="40"/>
          <w:szCs w:val="40"/>
        </w:rPr>
        <w:t xml:space="preserve"> apellidos del </w:t>
      </w:r>
      <w:r w:rsidR="006E6458">
        <w:rPr>
          <w:rFonts w:cs="Times New Roman"/>
          <w:b/>
          <w:sz w:val="40"/>
          <w:szCs w:val="40"/>
        </w:rPr>
        <w:t>Tutor</w:t>
      </w:r>
      <w:r w:rsidR="005E0E22" w:rsidRPr="00D67A8A">
        <w:rPr>
          <w:rFonts w:cs="Times New Roman"/>
          <w:b/>
          <w:sz w:val="40"/>
          <w:szCs w:val="40"/>
        </w:rPr>
        <w:t>/a</w:t>
      </w:r>
      <w:r w:rsidR="00590FB5" w:rsidRPr="00D67A8A">
        <w:rPr>
          <w:rFonts w:cs="Times New Roman"/>
          <w:b/>
          <w:sz w:val="40"/>
          <w:szCs w:val="40"/>
        </w:rPr>
        <w:t>:</w:t>
      </w:r>
    </w:p>
    <w:p w14:paraId="5E4210D3" w14:textId="77777777" w:rsidR="009D0897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40"/>
          <w:szCs w:val="40"/>
        </w:rPr>
      </w:pPr>
    </w:p>
    <w:p w14:paraId="7685EE89" w14:textId="77777777" w:rsidR="00590FB5" w:rsidRDefault="00590FB5" w:rsidP="009D0897">
      <w:pPr>
        <w:autoSpaceDE w:val="0"/>
        <w:autoSpaceDN w:val="0"/>
        <w:adjustRightInd w:val="0"/>
        <w:jc w:val="center"/>
        <w:rPr>
          <w:rFonts w:cs="Times New Roman"/>
          <w:sz w:val="40"/>
          <w:szCs w:val="40"/>
        </w:rPr>
      </w:pPr>
    </w:p>
    <w:p w14:paraId="278C5FB9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  <w:sz w:val="40"/>
          <w:szCs w:val="40"/>
        </w:rPr>
      </w:pPr>
    </w:p>
    <w:p w14:paraId="4F40F35B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</w:rPr>
      </w:pPr>
      <w:r w:rsidRPr="00DA06ED">
        <w:rPr>
          <w:rFonts w:cs="Times New Roman"/>
        </w:rPr>
        <w:t>Fecha de defensa</w:t>
      </w:r>
    </w:p>
    <w:p w14:paraId="09C4B7EA" w14:textId="77777777" w:rsidR="009D0897" w:rsidRPr="00DA06ED" w:rsidRDefault="009D0897" w:rsidP="009D0897">
      <w:pPr>
        <w:autoSpaceDE w:val="0"/>
        <w:autoSpaceDN w:val="0"/>
        <w:adjustRightInd w:val="0"/>
        <w:jc w:val="center"/>
        <w:rPr>
          <w:rFonts w:cs="Times New Roman"/>
        </w:rPr>
      </w:pPr>
    </w:p>
    <w:p w14:paraId="4B9B02C4" w14:textId="50017003" w:rsidR="007201AD" w:rsidRPr="00E83CBB" w:rsidRDefault="00063CE5" w:rsidP="00CA09C6">
      <w:pPr>
        <w:spacing w:line="288" w:lineRule="auto"/>
        <w:rPr>
          <w:rFonts w:cs="Times New Roman"/>
        </w:rPr>
      </w:pPr>
      <w:r w:rsidRPr="00DA06ED">
        <w:rPr>
          <w:rFonts w:cs="Times New Roman"/>
        </w:rPr>
        <w:br w:type="page"/>
      </w:r>
      <w:r w:rsidR="007201AD" w:rsidRPr="00E83CBB">
        <w:rPr>
          <w:rFonts w:cs="Times New Roman"/>
        </w:rPr>
        <w:lastRenderedPageBreak/>
        <w:t>RESUMEN</w:t>
      </w:r>
    </w:p>
    <w:p w14:paraId="14C5FEE2" w14:textId="77777777" w:rsidR="007201AD" w:rsidRDefault="007201AD" w:rsidP="00CA09C6">
      <w:pPr>
        <w:spacing w:line="288" w:lineRule="auto"/>
        <w:rPr>
          <w:rFonts w:cs="Times New Roman"/>
        </w:rPr>
      </w:pPr>
    </w:p>
    <w:p w14:paraId="49D5423B" w14:textId="77777777" w:rsidR="00605863" w:rsidRDefault="00605863" w:rsidP="00CA09C6">
      <w:pPr>
        <w:spacing w:line="288" w:lineRule="auto"/>
        <w:rPr>
          <w:rFonts w:cs="Times New Roman"/>
        </w:rPr>
      </w:pPr>
    </w:p>
    <w:p w14:paraId="155A9FA9" w14:textId="77777777" w:rsidR="00605863" w:rsidRDefault="00605863" w:rsidP="00CA09C6">
      <w:pPr>
        <w:spacing w:line="288" w:lineRule="auto"/>
        <w:rPr>
          <w:rFonts w:cs="Times New Roman"/>
        </w:rPr>
      </w:pPr>
    </w:p>
    <w:p w14:paraId="50ABE225" w14:textId="77777777" w:rsidR="00605863" w:rsidRPr="00E83CBB" w:rsidRDefault="00605863" w:rsidP="00CA09C6">
      <w:pPr>
        <w:spacing w:line="288" w:lineRule="auto"/>
        <w:rPr>
          <w:rFonts w:cs="Times New Roman"/>
        </w:rPr>
      </w:pPr>
    </w:p>
    <w:p w14:paraId="2F760FBE" w14:textId="53B678A2" w:rsidR="007201AD" w:rsidRPr="00E83CBB" w:rsidRDefault="007201AD" w:rsidP="00CA09C6">
      <w:pPr>
        <w:spacing w:line="288" w:lineRule="auto"/>
        <w:rPr>
          <w:rFonts w:cs="Times New Roman"/>
        </w:rPr>
      </w:pPr>
    </w:p>
    <w:p w14:paraId="5F46BB73" w14:textId="7C534C0B" w:rsidR="007201AD" w:rsidRPr="00E83CBB" w:rsidRDefault="007201AD" w:rsidP="00CA09C6">
      <w:pPr>
        <w:spacing w:line="288" w:lineRule="auto"/>
        <w:rPr>
          <w:rFonts w:cs="Times New Roman"/>
        </w:rPr>
      </w:pPr>
      <w:r w:rsidRPr="00E83CBB">
        <w:rPr>
          <w:rFonts w:cs="Times New Roman"/>
        </w:rPr>
        <w:t>PALABRAS CLAVE</w:t>
      </w:r>
    </w:p>
    <w:p w14:paraId="379209F0" w14:textId="77777777" w:rsidR="007201AD" w:rsidRPr="00E83CBB" w:rsidRDefault="007201AD" w:rsidP="00CA09C6">
      <w:pPr>
        <w:spacing w:line="288" w:lineRule="auto"/>
        <w:rPr>
          <w:rFonts w:cs="Times New Roman"/>
        </w:rPr>
      </w:pPr>
    </w:p>
    <w:p w14:paraId="17D8569B" w14:textId="77777777" w:rsidR="00E74974" w:rsidRDefault="00E74974" w:rsidP="00CA09C6">
      <w:pPr>
        <w:spacing w:line="288" w:lineRule="auto"/>
        <w:rPr>
          <w:rFonts w:cs="Times New Roman"/>
        </w:rPr>
      </w:pPr>
    </w:p>
    <w:p w14:paraId="0933D01D" w14:textId="77777777" w:rsidR="00605863" w:rsidRDefault="00605863" w:rsidP="00CA09C6">
      <w:pPr>
        <w:spacing w:line="288" w:lineRule="auto"/>
        <w:rPr>
          <w:rFonts w:cs="Times New Roman"/>
        </w:rPr>
      </w:pPr>
    </w:p>
    <w:p w14:paraId="23C39C03" w14:textId="77777777" w:rsidR="00605863" w:rsidRDefault="00605863" w:rsidP="00CA09C6">
      <w:pPr>
        <w:spacing w:line="288" w:lineRule="auto"/>
        <w:rPr>
          <w:rFonts w:cs="Times New Roman"/>
        </w:rPr>
      </w:pPr>
    </w:p>
    <w:p w14:paraId="2244F0C4" w14:textId="77777777" w:rsidR="00605863" w:rsidRPr="00E83CBB" w:rsidRDefault="00605863" w:rsidP="00CA09C6">
      <w:pPr>
        <w:spacing w:line="288" w:lineRule="auto"/>
        <w:rPr>
          <w:rFonts w:cs="Times New Roman"/>
        </w:rPr>
      </w:pPr>
    </w:p>
    <w:p w14:paraId="624C312A" w14:textId="77777777" w:rsidR="007201AD" w:rsidRPr="00D67A8A" w:rsidRDefault="007201AD" w:rsidP="00CA09C6">
      <w:pPr>
        <w:pBdr>
          <w:top w:val="single" w:sz="4" w:space="1" w:color="auto"/>
        </w:pBdr>
        <w:spacing w:line="288" w:lineRule="auto"/>
        <w:rPr>
          <w:rFonts w:cs="Times New Roman"/>
          <w:lang w:val="es-ES"/>
        </w:rPr>
      </w:pPr>
      <w:r w:rsidRPr="00D67A8A">
        <w:rPr>
          <w:rFonts w:cs="Times New Roman"/>
          <w:lang w:val="es-ES"/>
        </w:rPr>
        <w:t>ABSTRACT</w:t>
      </w:r>
    </w:p>
    <w:p w14:paraId="20070116" w14:textId="77777777" w:rsidR="007201AD" w:rsidRPr="00D67A8A" w:rsidRDefault="007201AD" w:rsidP="00CA09C6">
      <w:pPr>
        <w:spacing w:line="288" w:lineRule="auto"/>
        <w:rPr>
          <w:rFonts w:cs="Times New Roman"/>
          <w:lang w:val="es-ES"/>
        </w:rPr>
      </w:pPr>
    </w:p>
    <w:p w14:paraId="6D0F97C8" w14:textId="77777777" w:rsidR="00605863" w:rsidRPr="00D67A8A" w:rsidRDefault="00605863" w:rsidP="00CA09C6">
      <w:pPr>
        <w:spacing w:line="288" w:lineRule="auto"/>
        <w:rPr>
          <w:rFonts w:cs="Times New Roman"/>
          <w:lang w:val="es-ES"/>
        </w:rPr>
      </w:pPr>
    </w:p>
    <w:p w14:paraId="0A3EB48B" w14:textId="77777777" w:rsidR="00605863" w:rsidRPr="00D67A8A" w:rsidRDefault="00605863" w:rsidP="00CA09C6">
      <w:pPr>
        <w:spacing w:line="288" w:lineRule="auto"/>
        <w:rPr>
          <w:rFonts w:cs="Times New Roman"/>
          <w:lang w:val="es-ES"/>
        </w:rPr>
      </w:pPr>
    </w:p>
    <w:p w14:paraId="22A0E6BB" w14:textId="77777777" w:rsidR="00605863" w:rsidRPr="00D67A8A" w:rsidRDefault="00605863" w:rsidP="00CA09C6">
      <w:pPr>
        <w:spacing w:line="288" w:lineRule="auto"/>
        <w:rPr>
          <w:rFonts w:cs="Times New Roman"/>
          <w:lang w:val="es-ES"/>
        </w:rPr>
      </w:pPr>
    </w:p>
    <w:p w14:paraId="11C04A2F" w14:textId="77777777" w:rsidR="00605863" w:rsidRPr="00D67A8A" w:rsidRDefault="00605863" w:rsidP="00CA09C6">
      <w:pPr>
        <w:spacing w:line="288" w:lineRule="auto"/>
        <w:rPr>
          <w:rFonts w:cs="Times New Roman"/>
          <w:lang w:val="es-ES"/>
        </w:rPr>
      </w:pPr>
    </w:p>
    <w:p w14:paraId="60AED1A2" w14:textId="77777777" w:rsidR="007201AD" w:rsidRPr="00D67A8A" w:rsidRDefault="007201AD" w:rsidP="00CA09C6">
      <w:pPr>
        <w:spacing w:line="288" w:lineRule="auto"/>
        <w:rPr>
          <w:rFonts w:cs="Times New Roman"/>
          <w:lang w:val="es-ES"/>
        </w:rPr>
      </w:pPr>
    </w:p>
    <w:p w14:paraId="0DCDA37F" w14:textId="77777777" w:rsidR="007201AD" w:rsidRPr="00D67A8A" w:rsidRDefault="007201AD" w:rsidP="00CA09C6">
      <w:pPr>
        <w:spacing w:line="288" w:lineRule="auto"/>
        <w:rPr>
          <w:rFonts w:cs="Times New Roman"/>
          <w:lang w:val="es-ES"/>
        </w:rPr>
      </w:pPr>
      <w:r w:rsidRPr="00D67A8A">
        <w:rPr>
          <w:rFonts w:cs="Times New Roman"/>
          <w:lang w:val="es-ES"/>
        </w:rPr>
        <w:t>KEYWORDS</w:t>
      </w:r>
    </w:p>
    <w:p w14:paraId="4C39C18F" w14:textId="30790137" w:rsidR="004254F8" w:rsidRPr="00D67A8A" w:rsidRDefault="007201AD" w:rsidP="00CA09C6">
      <w:pPr>
        <w:spacing w:line="288" w:lineRule="auto"/>
        <w:rPr>
          <w:rFonts w:cs="Times New Roman"/>
          <w:lang w:val="es-ES"/>
        </w:rPr>
      </w:pPr>
      <w:r w:rsidRPr="00D67A8A">
        <w:rPr>
          <w:rFonts w:cs="Times New Roman"/>
          <w:lang w:val="es-ES"/>
        </w:rPr>
        <w:br w:type="page"/>
      </w:r>
    </w:p>
    <w:p w14:paraId="0C857979" w14:textId="2087907C" w:rsidR="006D7DAC" w:rsidRPr="009056D1" w:rsidRDefault="0010710A" w:rsidP="009056D1">
      <w:pPr>
        <w:pStyle w:val="Prrafodelista"/>
        <w:spacing w:line="288" w:lineRule="auto"/>
        <w:rPr>
          <w:rFonts w:cs="Times New Roman"/>
          <w:b/>
        </w:rPr>
      </w:pPr>
      <w:r>
        <w:rPr>
          <w:rFonts w:cs="Times New Roman"/>
          <w:b/>
          <w:lang w:val="es-ES"/>
        </w:rPr>
        <w:lastRenderedPageBreak/>
        <w:t>INDICE</w:t>
      </w:r>
      <w:r w:rsidR="006D7DAC" w:rsidRPr="00E83CBB">
        <w:rPr>
          <w:rFonts w:cs="Times New Roman"/>
          <w:b/>
          <w:lang w:val="es-ES"/>
        </w:rPr>
        <w:t xml:space="preserve"> DE CONTENIDO</w:t>
      </w:r>
    </w:p>
    <w:p w14:paraId="7791D78B" w14:textId="77777777" w:rsidR="006D7DAC" w:rsidRPr="00E83CBB" w:rsidRDefault="006D7DAC" w:rsidP="00CA09C6">
      <w:pPr>
        <w:pStyle w:val="TDC1"/>
        <w:spacing w:line="288" w:lineRule="auto"/>
        <w:rPr>
          <w:rFonts w:cs="Times New Roman"/>
          <w:lang w:val="es-ES"/>
        </w:rPr>
      </w:pPr>
    </w:p>
    <w:sdt>
      <w:sdtPr>
        <w:rPr>
          <w:rFonts w:cs="Times New Roman"/>
          <w:b w:val="0"/>
          <w:lang w:val="es-ES"/>
        </w:rPr>
        <w:id w:val="379289591"/>
        <w:docPartObj>
          <w:docPartGallery w:val="Table of Contents"/>
          <w:docPartUnique/>
        </w:docPartObj>
      </w:sdtPr>
      <w:sdtEndPr>
        <w:rPr>
          <w:bCs/>
          <w:noProof/>
          <w:lang w:val="es-ES_tradnl"/>
        </w:rPr>
      </w:sdtEndPr>
      <w:sdtContent>
        <w:p w14:paraId="0AE35952" w14:textId="56631821" w:rsidR="006E6458" w:rsidRDefault="006D7DAC">
          <w:pPr>
            <w:pStyle w:val="TDC1"/>
            <w:rPr>
              <w:rFonts w:asciiTheme="minorHAnsi" w:hAnsiTheme="minorHAnsi"/>
              <w:b w:val="0"/>
              <w:noProof/>
              <w:lang w:val="es-ES" w:eastAsia="es-ES_tradnl"/>
            </w:rPr>
          </w:pPr>
          <w:r w:rsidRPr="00E83CBB">
            <w:rPr>
              <w:rFonts w:cs="Times New Roman"/>
            </w:rPr>
            <w:fldChar w:fldCharType="begin"/>
          </w:r>
          <w:r w:rsidRPr="00E83CBB">
            <w:rPr>
              <w:rFonts w:cs="Times New Roman"/>
            </w:rPr>
            <w:instrText>TOC \o "1-3" \h \z \u</w:instrText>
          </w:r>
          <w:r w:rsidRPr="00E83CBB">
            <w:rPr>
              <w:rFonts w:cs="Times New Roman"/>
            </w:rPr>
            <w:fldChar w:fldCharType="separate"/>
          </w:r>
          <w:hyperlink w:anchor="_Toc57028991" w:history="1">
            <w:r w:rsidR="006E6458" w:rsidRPr="00385D4A">
              <w:rPr>
                <w:rStyle w:val="Hipervnculo"/>
                <w:noProof/>
              </w:rPr>
              <w:t>1</w:t>
            </w:r>
            <w:r w:rsidR="006E6458">
              <w:rPr>
                <w:rFonts w:asciiTheme="minorHAnsi" w:hAnsiTheme="minorHAnsi"/>
                <w:b w:val="0"/>
                <w:noProof/>
                <w:lang w:val="es-ES" w:eastAsia="es-ES_tradnl"/>
              </w:rPr>
              <w:tab/>
            </w:r>
            <w:r w:rsidR="006E6458" w:rsidRPr="00385D4A">
              <w:rPr>
                <w:rStyle w:val="Hipervnculo"/>
                <w:noProof/>
              </w:rPr>
              <w:t>INTRODUCCIÓN</w:t>
            </w:r>
            <w:r w:rsidR="006E6458">
              <w:rPr>
                <w:noProof/>
                <w:webHidden/>
              </w:rPr>
              <w:tab/>
            </w:r>
            <w:r w:rsidR="006E6458">
              <w:rPr>
                <w:noProof/>
                <w:webHidden/>
              </w:rPr>
              <w:fldChar w:fldCharType="begin"/>
            </w:r>
            <w:r w:rsidR="006E6458">
              <w:rPr>
                <w:noProof/>
                <w:webHidden/>
              </w:rPr>
              <w:instrText xml:space="preserve"> PAGEREF _Toc57028991 \h </w:instrText>
            </w:r>
            <w:r w:rsidR="006E6458">
              <w:rPr>
                <w:noProof/>
                <w:webHidden/>
              </w:rPr>
            </w:r>
            <w:r w:rsidR="006E6458">
              <w:rPr>
                <w:noProof/>
                <w:webHidden/>
              </w:rPr>
              <w:fldChar w:fldCharType="separate"/>
            </w:r>
            <w:r w:rsidR="006E6458">
              <w:rPr>
                <w:noProof/>
                <w:webHidden/>
              </w:rPr>
              <w:t>1</w:t>
            </w:r>
            <w:r w:rsidR="006E6458">
              <w:rPr>
                <w:noProof/>
                <w:webHidden/>
              </w:rPr>
              <w:fldChar w:fldCharType="end"/>
            </w:r>
          </w:hyperlink>
        </w:p>
        <w:p w14:paraId="4EE65D21" w14:textId="6A287CF4" w:rsidR="006E6458" w:rsidRDefault="006E6458">
          <w:pPr>
            <w:pStyle w:val="TDC1"/>
            <w:rPr>
              <w:rFonts w:asciiTheme="minorHAnsi" w:hAnsiTheme="minorHAnsi"/>
              <w:b w:val="0"/>
              <w:noProof/>
              <w:lang w:val="es-ES" w:eastAsia="es-ES_tradnl"/>
            </w:rPr>
          </w:pPr>
          <w:hyperlink w:anchor="_Toc57028992" w:history="1">
            <w:r w:rsidRPr="00385D4A">
              <w:rPr>
                <w:rStyle w:val="Hipervnculo"/>
                <w:noProof/>
              </w:rPr>
              <w:t>2</w:t>
            </w:r>
            <w:r>
              <w:rPr>
                <w:rFonts w:asciiTheme="minorHAnsi" w:hAnsiTheme="minorHAnsi"/>
                <w:b w:val="0"/>
                <w:noProof/>
                <w:lang w:val="es-ES" w:eastAsia="es-ES_tradnl"/>
              </w:rPr>
              <w:tab/>
            </w:r>
            <w:r w:rsidRPr="00385D4A">
              <w:rPr>
                <w:rStyle w:val="Hipervnculo"/>
                <w:noProof/>
              </w:rPr>
              <w:t>MÉTOD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70289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8F999F" w14:textId="30E83AD1" w:rsidR="006E6458" w:rsidRDefault="006E6458">
          <w:pPr>
            <w:pStyle w:val="TDC2"/>
            <w:tabs>
              <w:tab w:val="left" w:pos="960"/>
              <w:tab w:val="right" w:leader="dot" w:pos="8488"/>
            </w:tabs>
            <w:rPr>
              <w:rFonts w:asciiTheme="minorHAnsi" w:hAnsiTheme="minorHAnsi"/>
              <w:b w:val="0"/>
              <w:noProof/>
              <w:sz w:val="24"/>
              <w:szCs w:val="24"/>
              <w:lang w:val="es-ES" w:eastAsia="es-ES_tradnl"/>
            </w:rPr>
          </w:pPr>
          <w:hyperlink w:anchor="_Toc57028993" w:history="1">
            <w:r w:rsidRPr="00385D4A">
              <w:rPr>
                <w:rStyle w:val="Hipervnculo"/>
                <w:noProof/>
              </w:rPr>
              <w:t>2.1</w:t>
            </w:r>
            <w:r>
              <w:rPr>
                <w:rFonts w:asciiTheme="minorHAnsi" w:hAnsiTheme="minorHAnsi"/>
                <w:b w:val="0"/>
                <w:noProof/>
                <w:sz w:val="24"/>
                <w:szCs w:val="24"/>
                <w:lang w:val="es-ES" w:eastAsia="es-ES_tradnl"/>
              </w:rPr>
              <w:tab/>
            </w:r>
            <w:r w:rsidRPr="00385D4A">
              <w:rPr>
                <w:rStyle w:val="Hipervnculo"/>
                <w:noProof/>
              </w:rPr>
              <w:t>Diseñ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70289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055268" w14:textId="6E723242" w:rsidR="006E6458" w:rsidRDefault="006E6458">
          <w:pPr>
            <w:pStyle w:val="TDC2"/>
            <w:tabs>
              <w:tab w:val="left" w:pos="960"/>
              <w:tab w:val="right" w:leader="dot" w:pos="8488"/>
            </w:tabs>
            <w:rPr>
              <w:rFonts w:asciiTheme="minorHAnsi" w:hAnsiTheme="minorHAnsi"/>
              <w:b w:val="0"/>
              <w:noProof/>
              <w:sz w:val="24"/>
              <w:szCs w:val="24"/>
              <w:lang w:val="es-ES" w:eastAsia="es-ES_tradnl"/>
            </w:rPr>
          </w:pPr>
          <w:hyperlink w:anchor="_Toc57028994" w:history="1">
            <w:r w:rsidRPr="00385D4A">
              <w:rPr>
                <w:rStyle w:val="Hipervnculo"/>
                <w:noProof/>
              </w:rPr>
              <w:t>2.2</w:t>
            </w:r>
            <w:r>
              <w:rPr>
                <w:rFonts w:asciiTheme="minorHAnsi" w:hAnsiTheme="minorHAnsi"/>
                <w:b w:val="0"/>
                <w:noProof/>
                <w:sz w:val="24"/>
                <w:szCs w:val="24"/>
                <w:lang w:val="es-ES" w:eastAsia="es-ES_tradnl"/>
              </w:rPr>
              <w:tab/>
            </w:r>
            <w:r w:rsidRPr="00385D4A">
              <w:rPr>
                <w:rStyle w:val="Hipervnculo"/>
                <w:noProof/>
              </w:rPr>
              <w:t>Participant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70289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37647B" w14:textId="3697058B" w:rsidR="006E6458" w:rsidRDefault="006E6458">
          <w:pPr>
            <w:pStyle w:val="TDC2"/>
            <w:tabs>
              <w:tab w:val="left" w:pos="960"/>
              <w:tab w:val="right" w:leader="dot" w:pos="8488"/>
            </w:tabs>
            <w:rPr>
              <w:rFonts w:asciiTheme="minorHAnsi" w:hAnsiTheme="minorHAnsi"/>
              <w:b w:val="0"/>
              <w:noProof/>
              <w:sz w:val="24"/>
              <w:szCs w:val="24"/>
              <w:lang w:val="es-ES" w:eastAsia="es-ES_tradnl"/>
            </w:rPr>
          </w:pPr>
          <w:hyperlink w:anchor="_Toc57028995" w:history="1">
            <w:r w:rsidRPr="00385D4A">
              <w:rPr>
                <w:rStyle w:val="Hipervnculo"/>
                <w:noProof/>
              </w:rPr>
              <w:t>2.3</w:t>
            </w:r>
            <w:r>
              <w:rPr>
                <w:rFonts w:asciiTheme="minorHAnsi" w:hAnsiTheme="minorHAnsi"/>
                <w:b w:val="0"/>
                <w:noProof/>
                <w:sz w:val="24"/>
                <w:szCs w:val="24"/>
                <w:lang w:val="es-ES" w:eastAsia="es-ES_tradnl"/>
              </w:rPr>
              <w:tab/>
            </w:r>
            <w:r w:rsidRPr="00385D4A">
              <w:rPr>
                <w:rStyle w:val="Hipervnculo"/>
                <w:noProof/>
              </w:rPr>
              <w:t>Instrument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70289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169089" w14:textId="61A9C57B" w:rsidR="006E6458" w:rsidRDefault="006E6458">
          <w:pPr>
            <w:pStyle w:val="TDC2"/>
            <w:tabs>
              <w:tab w:val="left" w:pos="960"/>
              <w:tab w:val="right" w:leader="dot" w:pos="8488"/>
            </w:tabs>
            <w:rPr>
              <w:rFonts w:asciiTheme="minorHAnsi" w:hAnsiTheme="minorHAnsi"/>
              <w:b w:val="0"/>
              <w:noProof/>
              <w:sz w:val="24"/>
              <w:szCs w:val="24"/>
              <w:lang w:val="es-ES" w:eastAsia="es-ES_tradnl"/>
            </w:rPr>
          </w:pPr>
          <w:hyperlink w:anchor="_Toc57028996" w:history="1">
            <w:r w:rsidRPr="00385D4A">
              <w:rPr>
                <w:rStyle w:val="Hipervnculo"/>
                <w:noProof/>
              </w:rPr>
              <w:t>2.4</w:t>
            </w:r>
            <w:r>
              <w:rPr>
                <w:rFonts w:asciiTheme="minorHAnsi" w:hAnsiTheme="minorHAnsi"/>
                <w:b w:val="0"/>
                <w:noProof/>
                <w:sz w:val="24"/>
                <w:szCs w:val="24"/>
                <w:lang w:val="es-ES" w:eastAsia="es-ES_tradnl"/>
              </w:rPr>
              <w:tab/>
            </w:r>
            <w:r w:rsidRPr="00385D4A">
              <w:rPr>
                <w:rStyle w:val="Hipervnculo"/>
                <w:noProof/>
              </w:rPr>
              <w:t>Intervenciones en su cas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70289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B3A70C" w14:textId="58A7FBF6" w:rsidR="006E6458" w:rsidRDefault="006E6458">
          <w:pPr>
            <w:pStyle w:val="TDC2"/>
            <w:tabs>
              <w:tab w:val="left" w:pos="960"/>
              <w:tab w:val="right" w:leader="dot" w:pos="8488"/>
            </w:tabs>
            <w:rPr>
              <w:rFonts w:asciiTheme="minorHAnsi" w:hAnsiTheme="minorHAnsi"/>
              <w:b w:val="0"/>
              <w:noProof/>
              <w:sz w:val="24"/>
              <w:szCs w:val="24"/>
              <w:lang w:val="es-ES" w:eastAsia="es-ES_tradnl"/>
            </w:rPr>
          </w:pPr>
          <w:hyperlink w:anchor="_Toc57028997" w:history="1">
            <w:r w:rsidRPr="00385D4A">
              <w:rPr>
                <w:rStyle w:val="Hipervnculo"/>
                <w:noProof/>
              </w:rPr>
              <w:t>2.5</w:t>
            </w:r>
            <w:r>
              <w:rPr>
                <w:rFonts w:asciiTheme="minorHAnsi" w:hAnsiTheme="minorHAnsi"/>
                <w:b w:val="0"/>
                <w:noProof/>
                <w:sz w:val="24"/>
                <w:szCs w:val="24"/>
                <w:lang w:val="es-ES" w:eastAsia="es-ES_tradnl"/>
              </w:rPr>
              <w:tab/>
            </w:r>
            <w:r w:rsidRPr="00385D4A">
              <w:rPr>
                <w:rStyle w:val="Hipervnculo"/>
                <w:noProof/>
              </w:rPr>
              <w:t>Procedimient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70289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1C3195" w14:textId="0A42738D" w:rsidR="006E6458" w:rsidRDefault="006E6458">
          <w:pPr>
            <w:pStyle w:val="TDC2"/>
            <w:tabs>
              <w:tab w:val="left" w:pos="960"/>
              <w:tab w:val="right" w:leader="dot" w:pos="8488"/>
            </w:tabs>
            <w:rPr>
              <w:rFonts w:asciiTheme="minorHAnsi" w:hAnsiTheme="minorHAnsi"/>
              <w:b w:val="0"/>
              <w:noProof/>
              <w:sz w:val="24"/>
              <w:szCs w:val="24"/>
              <w:lang w:val="es-ES" w:eastAsia="es-ES_tradnl"/>
            </w:rPr>
          </w:pPr>
          <w:hyperlink w:anchor="_Toc57028998" w:history="1">
            <w:r w:rsidRPr="00385D4A">
              <w:rPr>
                <w:rStyle w:val="Hipervnculo"/>
                <w:noProof/>
              </w:rPr>
              <w:t>2.6</w:t>
            </w:r>
            <w:r>
              <w:rPr>
                <w:rFonts w:asciiTheme="minorHAnsi" w:hAnsiTheme="minorHAnsi"/>
                <w:b w:val="0"/>
                <w:noProof/>
                <w:sz w:val="24"/>
                <w:szCs w:val="24"/>
                <w:lang w:val="es-ES" w:eastAsia="es-ES_tradnl"/>
              </w:rPr>
              <w:tab/>
            </w:r>
            <w:r w:rsidRPr="00385D4A">
              <w:rPr>
                <w:rStyle w:val="Hipervnculo"/>
                <w:noProof/>
              </w:rPr>
              <w:t>Análisis de dat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70289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A6D9C7" w14:textId="570A40B8" w:rsidR="006E6458" w:rsidRDefault="006E6458">
          <w:pPr>
            <w:pStyle w:val="TDC1"/>
            <w:rPr>
              <w:rFonts w:asciiTheme="minorHAnsi" w:hAnsiTheme="minorHAnsi"/>
              <w:b w:val="0"/>
              <w:noProof/>
              <w:lang w:val="es-ES" w:eastAsia="es-ES_tradnl"/>
            </w:rPr>
          </w:pPr>
          <w:hyperlink w:anchor="_Toc57028999" w:history="1">
            <w:r w:rsidRPr="00385D4A">
              <w:rPr>
                <w:rStyle w:val="Hipervnculo"/>
                <w:noProof/>
              </w:rPr>
              <w:t>3</w:t>
            </w:r>
            <w:r>
              <w:rPr>
                <w:rFonts w:asciiTheme="minorHAnsi" w:hAnsiTheme="minorHAnsi"/>
                <w:b w:val="0"/>
                <w:noProof/>
                <w:lang w:val="es-ES" w:eastAsia="es-ES_tradnl"/>
              </w:rPr>
              <w:tab/>
            </w:r>
            <w:r w:rsidRPr="00385D4A">
              <w:rPr>
                <w:rStyle w:val="Hipervnculo"/>
                <w:noProof/>
              </w:rPr>
              <w:t>RESUL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70289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FD670F" w14:textId="35F36D86" w:rsidR="006E6458" w:rsidRDefault="006E6458">
          <w:pPr>
            <w:pStyle w:val="TDC1"/>
            <w:rPr>
              <w:rFonts w:asciiTheme="minorHAnsi" w:hAnsiTheme="minorHAnsi"/>
              <w:b w:val="0"/>
              <w:noProof/>
              <w:lang w:val="es-ES" w:eastAsia="es-ES_tradnl"/>
            </w:rPr>
          </w:pPr>
          <w:hyperlink w:anchor="_Toc57029000" w:history="1">
            <w:r w:rsidRPr="00385D4A">
              <w:rPr>
                <w:rStyle w:val="Hipervnculo"/>
                <w:noProof/>
              </w:rPr>
              <w:t>4</w:t>
            </w:r>
            <w:r>
              <w:rPr>
                <w:rFonts w:asciiTheme="minorHAnsi" w:hAnsiTheme="minorHAnsi"/>
                <w:b w:val="0"/>
                <w:noProof/>
                <w:lang w:val="es-ES" w:eastAsia="es-ES_tradnl"/>
              </w:rPr>
              <w:tab/>
            </w:r>
            <w:r w:rsidRPr="00385D4A">
              <w:rPr>
                <w:rStyle w:val="Hipervnculo"/>
                <w:noProof/>
              </w:rPr>
              <w:t>DISCUSIÓN Y CONCLUSIO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70290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677407" w14:textId="23FAF1EE" w:rsidR="006E6458" w:rsidRDefault="006E6458">
          <w:pPr>
            <w:pStyle w:val="TDC1"/>
            <w:rPr>
              <w:rFonts w:asciiTheme="minorHAnsi" w:hAnsiTheme="minorHAnsi"/>
              <w:b w:val="0"/>
              <w:noProof/>
              <w:lang w:val="es-ES" w:eastAsia="es-ES_tradnl"/>
            </w:rPr>
          </w:pPr>
          <w:hyperlink w:anchor="_Toc57029001" w:history="1">
            <w:r w:rsidRPr="00385D4A">
              <w:rPr>
                <w:rStyle w:val="Hipervnculo"/>
                <w:noProof/>
              </w:rPr>
              <w:t>5</w:t>
            </w:r>
            <w:r>
              <w:rPr>
                <w:rFonts w:asciiTheme="minorHAnsi" w:hAnsiTheme="minorHAnsi"/>
                <w:b w:val="0"/>
                <w:noProof/>
                <w:lang w:val="es-ES" w:eastAsia="es-ES_tradnl"/>
              </w:rPr>
              <w:tab/>
            </w:r>
            <w:r w:rsidRPr="00385D4A">
              <w:rPr>
                <w:rStyle w:val="Hipervnculo"/>
                <w:noProof/>
              </w:rPr>
              <w:t>REFERENCIAS BIBILIOGRÁFIC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70290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DB241F" w14:textId="703F5ACA" w:rsidR="006E6458" w:rsidRDefault="006E6458">
          <w:pPr>
            <w:pStyle w:val="TDC1"/>
            <w:rPr>
              <w:rFonts w:asciiTheme="minorHAnsi" w:hAnsiTheme="minorHAnsi"/>
              <w:b w:val="0"/>
              <w:noProof/>
              <w:lang w:val="es-ES" w:eastAsia="es-ES_tradnl"/>
            </w:rPr>
          </w:pPr>
          <w:hyperlink w:anchor="_Toc57029002" w:history="1">
            <w:r w:rsidRPr="00385D4A">
              <w:rPr>
                <w:rStyle w:val="Hipervnculo"/>
                <w:noProof/>
              </w:rPr>
              <w:t>6</w:t>
            </w:r>
            <w:r>
              <w:rPr>
                <w:rFonts w:asciiTheme="minorHAnsi" w:hAnsiTheme="minorHAnsi"/>
                <w:b w:val="0"/>
                <w:noProof/>
                <w:lang w:val="es-ES" w:eastAsia="es-ES_tradnl"/>
              </w:rPr>
              <w:tab/>
            </w:r>
            <w:r w:rsidRPr="00385D4A">
              <w:rPr>
                <w:rStyle w:val="Hipervnculo"/>
                <w:noProof/>
              </w:rPr>
              <w:t>ANEX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70290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B1D37E" w14:textId="7C0586E2" w:rsidR="006D7DAC" w:rsidRPr="00E83CBB" w:rsidRDefault="006D7DAC" w:rsidP="00CA09C6">
          <w:pPr>
            <w:spacing w:line="288" w:lineRule="auto"/>
            <w:rPr>
              <w:rFonts w:cs="Times New Roman"/>
            </w:rPr>
          </w:pPr>
          <w:r w:rsidRPr="00E83CBB">
            <w:rPr>
              <w:rFonts w:cs="Times New Roman"/>
              <w:b/>
              <w:bCs/>
              <w:noProof/>
            </w:rPr>
            <w:fldChar w:fldCharType="end"/>
          </w:r>
        </w:p>
      </w:sdtContent>
    </w:sdt>
    <w:p w14:paraId="5DBB84C5" w14:textId="77777777" w:rsidR="007201AD" w:rsidRPr="00E83CBB" w:rsidRDefault="007201AD" w:rsidP="00CA09C6">
      <w:pPr>
        <w:spacing w:line="288" w:lineRule="auto"/>
        <w:rPr>
          <w:rFonts w:cs="Times New Roman"/>
        </w:rPr>
      </w:pPr>
    </w:p>
    <w:p w14:paraId="100EE5B0" w14:textId="77777777" w:rsidR="00302C38" w:rsidRDefault="00302C38" w:rsidP="00CA09C6">
      <w:pPr>
        <w:spacing w:line="288" w:lineRule="auto"/>
        <w:rPr>
          <w:rFonts w:cs="Times New Roman"/>
        </w:rPr>
        <w:sectPr w:rsidR="00302C38" w:rsidSect="00233C8D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pgSz w:w="11900" w:h="16840"/>
          <w:pgMar w:top="1701" w:right="1701" w:bottom="1701" w:left="1701" w:header="709" w:footer="709" w:gutter="0"/>
          <w:cols w:space="708"/>
          <w:docGrid w:linePitch="360"/>
        </w:sectPr>
      </w:pPr>
    </w:p>
    <w:p w14:paraId="2B7A53BD" w14:textId="1CED76D7" w:rsidR="007201AD" w:rsidRPr="00E83CBB" w:rsidRDefault="00C87094" w:rsidP="00402820">
      <w:pPr>
        <w:pStyle w:val="Ttulo1"/>
      </w:pPr>
      <w:bookmarkStart w:id="0" w:name="_Hlk487602934"/>
      <w:bookmarkStart w:id="1" w:name="_Toc57028991"/>
      <w:r w:rsidRPr="00DA06ED">
        <w:lastRenderedPageBreak/>
        <w:t>INTRODUCCIÓN</w:t>
      </w:r>
      <w:bookmarkEnd w:id="1"/>
    </w:p>
    <w:p w14:paraId="41ADD861" w14:textId="77777777" w:rsidR="0088726A" w:rsidRDefault="0088726A" w:rsidP="00CA09C6">
      <w:pPr>
        <w:spacing w:line="288" w:lineRule="auto"/>
        <w:rPr>
          <w:rFonts w:cs="Times New Roman"/>
        </w:rPr>
      </w:pPr>
    </w:p>
    <w:p w14:paraId="318F007A" w14:textId="77777777" w:rsidR="00402820" w:rsidRDefault="00402820" w:rsidP="00CA09C6">
      <w:pPr>
        <w:spacing w:line="288" w:lineRule="auto"/>
        <w:rPr>
          <w:rFonts w:cs="Times New Roman"/>
        </w:rPr>
      </w:pPr>
    </w:p>
    <w:p w14:paraId="765D9E79" w14:textId="77777777" w:rsidR="00402820" w:rsidRPr="00E83CBB" w:rsidRDefault="00402820" w:rsidP="00CA09C6">
      <w:pPr>
        <w:spacing w:line="288" w:lineRule="auto"/>
        <w:rPr>
          <w:rFonts w:cs="Times New Roman"/>
        </w:rPr>
      </w:pPr>
    </w:p>
    <w:p w14:paraId="17B59303" w14:textId="4917EF21" w:rsidR="006D7DAC" w:rsidRDefault="00C87094" w:rsidP="00402820">
      <w:pPr>
        <w:pStyle w:val="Ttulo1"/>
      </w:pPr>
      <w:bookmarkStart w:id="2" w:name="_Toc57028992"/>
      <w:bookmarkEnd w:id="0"/>
      <w:r w:rsidRPr="00E83CBB">
        <w:t>MÉTODO</w:t>
      </w:r>
      <w:bookmarkEnd w:id="2"/>
    </w:p>
    <w:p w14:paraId="32F48160" w14:textId="77777777" w:rsidR="00160A26" w:rsidRPr="00160A26" w:rsidRDefault="00160A26" w:rsidP="00160A26"/>
    <w:p w14:paraId="1E927209" w14:textId="10A15F45" w:rsidR="00B42C89" w:rsidRPr="00160A26" w:rsidRDefault="00A44EBB" w:rsidP="006E6458">
      <w:pPr>
        <w:pStyle w:val="Ttulo2"/>
      </w:pPr>
      <w:bookmarkStart w:id="3" w:name="_Toc57028993"/>
      <w:r w:rsidRPr="006E6458">
        <w:t>Diseño</w:t>
      </w:r>
      <w:bookmarkEnd w:id="3"/>
    </w:p>
    <w:p w14:paraId="40EB95A2" w14:textId="749C2C1F" w:rsidR="00F33F31" w:rsidRPr="00160A26" w:rsidRDefault="00DA6297" w:rsidP="006E6458">
      <w:pPr>
        <w:pStyle w:val="Ttulo2"/>
      </w:pPr>
      <w:bookmarkStart w:id="4" w:name="_Toc57028994"/>
      <w:r w:rsidRPr="006E6458">
        <w:t>Pa</w:t>
      </w:r>
      <w:r w:rsidR="00EC4A52" w:rsidRPr="006E6458">
        <w:t>rticipantes</w:t>
      </w:r>
      <w:bookmarkEnd w:id="4"/>
    </w:p>
    <w:p w14:paraId="1993AAD8" w14:textId="7722036C" w:rsidR="00160A26" w:rsidRPr="00160A26" w:rsidRDefault="00DA6297" w:rsidP="00160A26">
      <w:pPr>
        <w:pStyle w:val="Ttulo2"/>
      </w:pPr>
      <w:bookmarkStart w:id="5" w:name="_Toc57028995"/>
      <w:r w:rsidRPr="006E6458">
        <w:t>Instrumentos</w:t>
      </w:r>
      <w:bookmarkEnd w:id="5"/>
    </w:p>
    <w:p w14:paraId="34B1862C" w14:textId="4230E472" w:rsidR="00B42C89" w:rsidRPr="00160A26" w:rsidRDefault="002A3823" w:rsidP="006E6458">
      <w:pPr>
        <w:pStyle w:val="Ttulo2"/>
        <w:rPr>
          <w:b w:val="0"/>
        </w:rPr>
      </w:pPr>
      <w:bookmarkStart w:id="6" w:name="_Toc57028996"/>
      <w:r w:rsidRPr="006E6458">
        <w:t>Intervenciones en su caso</w:t>
      </w:r>
      <w:bookmarkEnd w:id="6"/>
    </w:p>
    <w:p w14:paraId="41395772" w14:textId="30B5A081" w:rsidR="00D356F0" w:rsidRDefault="00DA6297" w:rsidP="00D356F0">
      <w:pPr>
        <w:pStyle w:val="Ttulo2"/>
      </w:pPr>
      <w:bookmarkStart w:id="7" w:name="_Toc57028997"/>
      <w:r w:rsidRPr="006E6458">
        <w:t>Procedimiento</w:t>
      </w:r>
      <w:bookmarkEnd w:id="7"/>
    </w:p>
    <w:p w14:paraId="1FE0DCDA" w14:textId="2B001933" w:rsidR="00D356F0" w:rsidRPr="00160A26" w:rsidRDefault="00D356F0" w:rsidP="006E6458">
      <w:pPr>
        <w:pStyle w:val="Ttulo2"/>
      </w:pPr>
      <w:bookmarkStart w:id="8" w:name="_Toc57028998"/>
      <w:r w:rsidRPr="006E6458">
        <w:t>Análisis</w:t>
      </w:r>
      <w:r w:rsidRPr="00160A26">
        <w:t xml:space="preserve"> de datos</w:t>
      </w:r>
      <w:bookmarkEnd w:id="8"/>
    </w:p>
    <w:p w14:paraId="34641C58" w14:textId="7030EE4E" w:rsidR="00B42C89" w:rsidRDefault="00B42C89" w:rsidP="00CA09C6">
      <w:pPr>
        <w:spacing w:line="288" w:lineRule="auto"/>
        <w:rPr>
          <w:rFonts w:cs="Times New Roman"/>
        </w:rPr>
      </w:pPr>
    </w:p>
    <w:p w14:paraId="27437CF7" w14:textId="77777777" w:rsidR="00402820" w:rsidRDefault="00402820" w:rsidP="00CA09C6">
      <w:pPr>
        <w:spacing w:line="288" w:lineRule="auto"/>
        <w:rPr>
          <w:rFonts w:cs="Times New Roman"/>
        </w:rPr>
      </w:pPr>
    </w:p>
    <w:p w14:paraId="39AA29A5" w14:textId="77777777" w:rsidR="00402820" w:rsidRPr="00E83CBB" w:rsidRDefault="00402820" w:rsidP="00CA09C6">
      <w:pPr>
        <w:spacing w:line="288" w:lineRule="auto"/>
        <w:rPr>
          <w:rFonts w:cs="Times New Roman"/>
        </w:rPr>
      </w:pPr>
    </w:p>
    <w:p w14:paraId="77A36B9B" w14:textId="73E2F5AA" w:rsidR="00CD5085" w:rsidRDefault="005D4749" w:rsidP="00402820">
      <w:pPr>
        <w:pStyle w:val="Ttulo1"/>
      </w:pPr>
      <w:bookmarkStart w:id="9" w:name="_Toc57028999"/>
      <w:r w:rsidRPr="00E83CBB">
        <w:t>RESULTADOS</w:t>
      </w:r>
      <w:bookmarkEnd w:id="9"/>
    </w:p>
    <w:p w14:paraId="4BC31D07" w14:textId="77777777" w:rsidR="00402820" w:rsidRDefault="00402820" w:rsidP="00402820"/>
    <w:p w14:paraId="1B1454AF" w14:textId="77777777" w:rsidR="00402820" w:rsidRDefault="00402820" w:rsidP="00402820"/>
    <w:p w14:paraId="2939549B" w14:textId="77777777" w:rsidR="00402820" w:rsidRPr="00402820" w:rsidRDefault="00402820" w:rsidP="00402820"/>
    <w:p w14:paraId="007F3461" w14:textId="66FB8F9B" w:rsidR="009A4EA4" w:rsidRDefault="00670699" w:rsidP="00402820">
      <w:pPr>
        <w:pStyle w:val="Ttulo1"/>
      </w:pPr>
      <w:bookmarkStart w:id="10" w:name="_Toc57029000"/>
      <w:r>
        <w:t xml:space="preserve">DISCUSIÓN Y </w:t>
      </w:r>
      <w:r w:rsidR="00C87094" w:rsidRPr="00E83CBB">
        <w:t>CONCLUSIONES</w:t>
      </w:r>
      <w:bookmarkEnd w:id="10"/>
    </w:p>
    <w:p w14:paraId="2E14F056" w14:textId="77777777" w:rsidR="00402820" w:rsidRDefault="00402820" w:rsidP="00402820"/>
    <w:p w14:paraId="6BEEB69C" w14:textId="77777777" w:rsidR="00402820" w:rsidRDefault="00402820" w:rsidP="00402820"/>
    <w:p w14:paraId="643C0FD3" w14:textId="77777777" w:rsidR="00402820" w:rsidRPr="00402820" w:rsidRDefault="00402820" w:rsidP="00402820"/>
    <w:p w14:paraId="31B3F685" w14:textId="1D35AE8D" w:rsidR="007201AD" w:rsidRDefault="001528FD" w:rsidP="00402820">
      <w:pPr>
        <w:pStyle w:val="Ttulo1"/>
      </w:pPr>
      <w:bookmarkStart w:id="11" w:name="_Toc57029001"/>
      <w:r w:rsidRPr="00E83CBB">
        <w:t>REFERENCIAS BIBILIOGRÁFICAS</w:t>
      </w:r>
      <w:bookmarkEnd w:id="11"/>
    </w:p>
    <w:p w14:paraId="036BDC14" w14:textId="77777777" w:rsidR="00402820" w:rsidRPr="00402820" w:rsidRDefault="00402820" w:rsidP="00402820"/>
    <w:p w14:paraId="238A9063" w14:textId="2D4BBD70" w:rsidR="005F38C2" w:rsidRPr="00E83CBB" w:rsidRDefault="005F38C2" w:rsidP="00CA09C6">
      <w:pPr>
        <w:spacing w:line="288" w:lineRule="auto"/>
        <w:rPr>
          <w:rFonts w:cs="Times New Roman"/>
        </w:rPr>
      </w:pPr>
    </w:p>
    <w:p w14:paraId="431D61A3" w14:textId="6CFCDB3A" w:rsidR="00264B93" w:rsidRPr="00E83CBB" w:rsidRDefault="00264B93" w:rsidP="00CA09C6">
      <w:pPr>
        <w:spacing w:after="240" w:line="288" w:lineRule="auto"/>
        <w:rPr>
          <w:rFonts w:cs="Times New Roman"/>
        </w:rPr>
      </w:pPr>
    </w:p>
    <w:p w14:paraId="781327F9" w14:textId="71A4B478" w:rsidR="00D25DE2" w:rsidRPr="00E83CBB" w:rsidRDefault="001528FD" w:rsidP="00402820">
      <w:pPr>
        <w:pStyle w:val="Ttulo1"/>
      </w:pPr>
      <w:bookmarkStart w:id="12" w:name="_Toc57029002"/>
      <w:r w:rsidRPr="00E83CBB">
        <w:t>ANEXOS</w:t>
      </w:r>
      <w:bookmarkEnd w:id="12"/>
    </w:p>
    <w:p w14:paraId="49A3CD9D" w14:textId="77777777" w:rsidR="00402820" w:rsidRPr="00E83CBB" w:rsidRDefault="00402820" w:rsidP="009F3F07">
      <w:pPr>
        <w:spacing w:after="240" w:line="288" w:lineRule="auto"/>
      </w:pPr>
    </w:p>
    <w:sectPr w:rsidR="00402820" w:rsidRPr="00E83CBB" w:rsidSect="00120E2E">
      <w:headerReference w:type="default" r:id="rId15"/>
      <w:footerReference w:type="default" r:id="rId16"/>
      <w:pgSz w:w="11900" w:h="16840"/>
      <w:pgMar w:top="1701" w:right="1701" w:bottom="1701" w:left="1701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49E31E7" w14:textId="77777777" w:rsidR="008F2D89" w:rsidRDefault="008F2D89" w:rsidP="007201AD">
      <w:r>
        <w:separator/>
      </w:r>
    </w:p>
  </w:endnote>
  <w:endnote w:type="continuationSeparator" w:id="0">
    <w:p w14:paraId="517C0C40" w14:textId="77777777" w:rsidR="008F2D89" w:rsidRDefault="008F2D89" w:rsidP="007201A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Wingdings 3">
    <w:panose1 w:val="05040102010807070707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 New Roman (Títulos en alf">
    <w:altName w:val="Times New Roman"/>
    <w:panose1 w:val="020B06040202020202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Lucida Grande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Times">
    <w:altName w:val="Times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Arial Rounded MT Bold">
    <w:panose1 w:val="020F0704030504030204"/>
    <w:charset w:val="4D"/>
    <w:family w:val="swiss"/>
    <w:pitch w:val="variable"/>
    <w:sig w:usb0="00000003" w:usb1="00000000" w:usb2="00000000" w:usb3="00000000" w:csb0="00000001" w:csb1="00000000"/>
  </w:font>
  <w:font w:name="Times New Roman (Cuerpo en alfa">
    <w:panose1 w:val="020B0604020202020204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AB23284" w14:textId="7FDADBD7" w:rsidR="00596996" w:rsidRPr="007201AD" w:rsidRDefault="00596996" w:rsidP="00DA6297">
    <w:pPr>
      <w:pStyle w:val="Piedepgina"/>
      <w:rPr>
        <w:sz w:val="20"/>
        <w:szCs w:val="20"/>
      </w:rPr>
    </w:pPr>
  </w:p>
  <w:p w14:paraId="32E45DD0" w14:textId="77777777" w:rsidR="00302C38" w:rsidRDefault="00302C38">
    <w:pPr>
      <w:pStyle w:val="Piedepgina"/>
      <w:jc w:val="center"/>
      <w:rPr>
        <w:color w:val="4F81BD" w:themeColor="accent1"/>
      </w:rPr>
    </w:pPr>
    <w:r>
      <w:rPr>
        <w:color w:val="4F81BD" w:themeColor="accent1"/>
      </w:rPr>
      <w:t xml:space="preserve">Página </w:t>
    </w:r>
    <w:r>
      <w:rPr>
        <w:color w:val="4F81BD" w:themeColor="accent1"/>
      </w:rPr>
      <w:fldChar w:fldCharType="begin"/>
    </w:r>
    <w:r>
      <w:rPr>
        <w:color w:val="4F81BD" w:themeColor="accent1"/>
      </w:rPr>
      <w:instrText>PAGE  \* Arabic  \* MERGEFORMAT</w:instrText>
    </w:r>
    <w:r>
      <w:rPr>
        <w:color w:val="4F81BD" w:themeColor="accent1"/>
      </w:rPr>
      <w:fldChar w:fldCharType="separate"/>
    </w:r>
    <w:r>
      <w:rPr>
        <w:color w:val="4F81BD" w:themeColor="accent1"/>
      </w:rPr>
      <w:t>2</w:t>
    </w:r>
    <w:r>
      <w:rPr>
        <w:color w:val="4F81BD" w:themeColor="accent1"/>
      </w:rPr>
      <w:fldChar w:fldCharType="end"/>
    </w:r>
    <w:r>
      <w:rPr>
        <w:color w:val="4F81BD" w:themeColor="accent1"/>
      </w:rPr>
      <w:t xml:space="preserve"> de </w:t>
    </w:r>
    <w:r>
      <w:rPr>
        <w:color w:val="4F81BD" w:themeColor="accent1"/>
      </w:rPr>
      <w:fldChar w:fldCharType="begin"/>
    </w:r>
    <w:r>
      <w:rPr>
        <w:color w:val="4F81BD" w:themeColor="accent1"/>
      </w:rPr>
      <w:instrText>NUMPAGES  \* Arabic  \* MERGEFORMAT</w:instrText>
    </w:r>
    <w:r>
      <w:rPr>
        <w:color w:val="4F81BD" w:themeColor="accent1"/>
      </w:rPr>
      <w:fldChar w:fldCharType="separate"/>
    </w:r>
    <w:r w:rsidR="001075D5">
      <w:rPr>
        <w:noProof/>
        <w:color w:val="4F81BD" w:themeColor="accent1"/>
      </w:rPr>
      <w:t>5</w:t>
    </w:r>
    <w:r>
      <w:rPr>
        <w:color w:val="4F81BD" w:themeColor="accent1"/>
      </w:rPr>
      <w:fldChar w:fldCharType="end"/>
    </w:r>
  </w:p>
  <w:p w14:paraId="5C3D1A7E" w14:textId="77777777" w:rsidR="00596996" w:rsidRDefault="00596996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52A29D5" w14:textId="7742B618" w:rsidR="00596996" w:rsidRPr="007201AD" w:rsidRDefault="00596996" w:rsidP="00DA6297">
    <w:pPr>
      <w:pStyle w:val="Piedepgina"/>
      <w:jc w:val="center"/>
      <w:rPr>
        <w:sz w:val="20"/>
        <w:szCs w:val="20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B636338" w14:textId="5F5FD22F" w:rsidR="00302C38" w:rsidRPr="009F39E7" w:rsidRDefault="00302C38">
    <w:pPr>
      <w:pStyle w:val="Piedepgina"/>
      <w:jc w:val="center"/>
      <w:rPr>
        <w:sz w:val="20"/>
        <w:szCs w:val="20"/>
      </w:rPr>
    </w:pPr>
    <w:r w:rsidRPr="009F39E7">
      <w:rPr>
        <w:sz w:val="20"/>
        <w:szCs w:val="20"/>
      </w:rPr>
      <w:t xml:space="preserve">Página </w:t>
    </w:r>
    <w:r w:rsidRPr="009F39E7">
      <w:rPr>
        <w:sz w:val="20"/>
        <w:szCs w:val="20"/>
      </w:rPr>
      <w:fldChar w:fldCharType="begin"/>
    </w:r>
    <w:r w:rsidRPr="009F39E7">
      <w:rPr>
        <w:sz w:val="20"/>
        <w:szCs w:val="20"/>
      </w:rPr>
      <w:instrText>PAGE  \* Arabic  \* MERGEFORMAT</w:instrText>
    </w:r>
    <w:r w:rsidRPr="009F39E7">
      <w:rPr>
        <w:sz w:val="20"/>
        <w:szCs w:val="20"/>
      </w:rPr>
      <w:fldChar w:fldCharType="separate"/>
    </w:r>
    <w:r w:rsidR="00590FB5">
      <w:rPr>
        <w:noProof/>
        <w:sz w:val="20"/>
        <w:szCs w:val="20"/>
      </w:rPr>
      <w:t>1</w:t>
    </w:r>
    <w:r w:rsidRPr="009F39E7">
      <w:rPr>
        <w:sz w:val="20"/>
        <w:szCs w:val="20"/>
      </w:rPr>
      <w:fldChar w:fldCharType="end"/>
    </w:r>
    <w:r w:rsidRPr="009F39E7">
      <w:rPr>
        <w:sz w:val="20"/>
        <w:szCs w:val="20"/>
      </w:rPr>
      <w:t xml:space="preserve"> de </w:t>
    </w:r>
    <w:r w:rsidR="005D112C" w:rsidRPr="009F39E7">
      <w:rPr>
        <w:sz w:val="20"/>
        <w:szCs w:val="20"/>
      </w:rPr>
      <w:fldChar w:fldCharType="begin"/>
    </w:r>
    <w:r w:rsidR="005D112C" w:rsidRPr="009F39E7">
      <w:rPr>
        <w:sz w:val="20"/>
        <w:szCs w:val="20"/>
      </w:rPr>
      <w:instrText xml:space="preserve"> SECTIONPAGES  \* MERGEFORMAT </w:instrText>
    </w:r>
    <w:r w:rsidR="005D112C" w:rsidRPr="009F39E7">
      <w:rPr>
        <w:sz w:val="20"/>
        <w:szCs w:val="20"/>
      </w:rPr>
      <w:fldChar w:fldCharType="separate"/>
    </w:r>
    <w:r w:rsidR="006E6458">
      <w:rPr>
        <w:noProof/>
        <w:sz w:val="20"/>
        <w:szCs w:val="20"/>
      </w:rPr>
      <w:t>1</w:t>
    </w:r>
    <w:r w:rsidR="005D112C" w:rsidRPr="009F39E7">
      <w:rPr>
        <w:sz w:val="20"/>
        <w:szCs w:val="20"/>
      </w:rPr>
      <w:fldChar w:fldCharType="end"/>
    </w:r>
  </w:p>
  <w:p w14:paraId="48A99455" w14:textId="77777777" w:rsidR="00302C38" w:rsidRPr="007201AD" w:rsidRDefault="00302C38" w:rsidP="00DA6297">
    <w:pPr>
      <w:pStyle w:val="Piedepgina"/>
      <w:jc w:val="center"/>
      <w:rPr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7B03C61" w14:textId="77777777" w:rsidR="008F2D89" w:rsidRDefault="008F2D89" w:rsidP="007201AD">
      <w:r>
        <w:separator/>
      </w:r>
    </w:p>
  </w:footnote>
  <w:footnote w:type="continuationSeparator" w:id="0">
    <w:p w14:paraId="0D34F164" w14:textId="77777777" w:rsidR="008F2D89" w:rsidRDefault="008F2D89" w:rsidP="007201A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A3CE634" w14:textId="71D02722" w:rsidR="00596996" w:rsidRDefault="00596996" w:rsidP="00E74974">
    <w:pPr>
      <w:pStyle w:val="Encabezado"/>
      <w:tabs>
        <w:tab w:val="clear" w:pos="4252"/>
        <w:tab w:val="clear" w:pos="8504"/>
        <w:tab w:val="left" w:pos="2480"/>
      </w:tabs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568CEB6" w14:textId="3FB9522D" w:rsidR="00B0550B" w:rsidRPr="00B0550B" w:rsidRDefault="00B0550B" w:rsidP="00120E2E">
    <w:pPr>
      <w:pStyle w:val="Encabezado"/>
      <w:tabs>
        <w:tab w:val="clear" w:pos="4252"/>
        <w:tab w:val="left" w:pos="3306"/>
        <w:tab w:val="center" w:pos="4249"/>
      </w:tabs>
      <w:jc w:val="center"/>
      <w:rPr>
        <w:rFonts w:cs="Times New Roman (Cuerpo en alfa"/>
        <w:i/>
        <w:sz w:val="20"/>
        <w:lang w:val="es-ES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0F4D034" w14:textId="6D200E35" w:rsidR="00B0550B" w:rsidRPr="006B2020" w:rsidRDefault="006B2020" w:rsidP="006B2020">
    <w:pPr>
      <w:pStyle w:val="Encabezado"/>
      <w:pBdr>
        <w:bottom w:val="single" w:sz="4" w:space="1" w:color="auto"/>
      </w:pBdr>
      <w:jc w:val="center"/>
      <w:rPr>
        <w:i/>
        <w:sz w:val="20"/>
        <w:szCs w:val="20"/>
        <w:lang w:val="es-ES"/>
      </w:rPr>
    </w:pPr>
    <w:r w:rsidRPr="006B2020">
      <w:rPr>
        <w:i/>
        <w:sz w:val="20"/>
        <w:szCs w:val="20"/>
        <w:lang w:val="es-ES"/>
      </w:rPr>
      <w:t>Autor/a - Título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B44279B" w14:textId="2F41BC55" w:rsidR="00B46FFE" w:rsidRPr="00B0550B" w:rsidRDefault="00B46FFE" w:rsidP="00B46FFE">
    <w:pPr>
      <w:pStyle w:val="Encabezado"/>
      <w:pBdr>
        <w:bottom w:val="single" w:sz="4" w:space="1" w:color="auto"/>
      </w:pBdr>
      <w:tabs>
        <w:tab w:val="clear" w:pos="4252"/>
        <w:tab w:val="left" w:pos="3306"/>
        <w:tab w:val="center" w:pos="4249"/>
      </w:tabs>
      <w:jc w:val="center"/>
      <w:rPr>
        <w:rFonts w:cs="Times New Roman (Cuerpo en alfa"/>
        <w:i/>
        <w:sz w:val="20"/>
        <w:lang w:val="es-ES"/>
      </w:rPr>
    </w:pPr>
    <w:r>
      <w:rPr>
        <w:rFonts w:cs="Times New Roman (Cuerpo en alfa"/>
        <w:i/>
        <w:sz w:val="20"/>
        <w:lang w:val="es-ES"/>
      </w:rPr>
      <w:t>Autor/a - Título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886C9B"/>
    <w:multiLevelType w:val="hybridMultilevel"/>
    <w:tmpl w:val="037C16F8"/>
    <w:lvl w:ilvl="0" w:tplc="9F0E6ADC">
      <w:start w:val="19"/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  <w:sz w:val="24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F45F79"/>
    <w:multiLevelType w:val="hybridMultilevel"/>
    <w:tmpl w:val="82EAE46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0E55B63"/>
    <w:multiLevelType w:val="hybridMultilevel"/>
    <w:tmpl w:val="D2F228C4"/>
    <w:lvl w:ilvl="0" w:tplc="0C0A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5D70F0"/>
    <w:multiLevelType w:val="hybridMultilevel"/>
    <w:tmpl w:val="0C5A5596"/>
    <w:lvl w:ilvl="0" w:tplc="C256F4FA">
      <w:start w:val="1"/>
      <w:numFmt w:val="bullet"/>
      <w:lvlText w:val=""/>
      <w:lvlJc w:val="left"/>
      <w:pPr>
        <w:tabs>
          <w:tab w:val="num" w:pos="720"/>
        </w:tabs>
        <w:ind w:left="720" w:hanging="360"/>
      </w:pPr>
      <w:rPr>
        <w:rFonts w:ascii="Wingdings 3" w:hAnsi="Wingdings 3" w:hint="default"/>
      </w:rPr>
    </w:lvl>
    <w:lvl w:ilvl="1" w:tplc="C858541A">
      <w:numFmt w:val="bullet"/>
      <w:lvlText w:val=""/>
      <w:lvlJc w:val="left"/>
      <w:pPr>
        <w:tabs>
          <w:tab w:val="num" w:pos="1440"/>
        </w:tabs>
        <w:ind w:left="1440" w:hanging="360"/>
      </w:pPr>
      <w:rPr>
        <w:rFonts w:ascii="Wingdings 3" w:hAnsi="Wingdings 3" w:hint="default"/>
      </w:rPr>
    </w:lvl>
    <w:lvl w:ilvl="2" w:tplc="E098E984" w:tentative="1">
      <w:start w:val="1"/>
      <w:numFmt w:val="bullet"/>
      <w:lvlText w:val=""/>
      <w:lvlJc w:val="left"/>
      <w:pPr>
        <w:tabs>
          <w:tab w:val="num" w:pos="2160"/>
        </w:tabs>
        <w:ind w:left="2160" w:hanging="360"/>
      </w:pPr>
      <w:rPr>
        <w:rFonts w:ascii="Wingdings 3" w:hAnsi="Wingdings 3" w:hint="default"/>
      </w:rPr>
    </w:lvl>
    <w:lvl w:ilvl="3" w:tplc="EBB4EDD6" w:tentative="1">
      <w:start w:val="1"/>
      <w:numFmt w:val="bullet"/>
      <w:lvlText w:val=""/>
      <w:lvlJc w:val="left"/>
      <w:pPr>
        <w:tabs>
          <w:tab w:val="num" w:pos="2880"/>
        </w:tabs>
        <w:ind w:left="2880" w:hanging="360"/>
      </w:pPr>
      <w:rPr>
        <w:rFonts w:ascii="Wingdings 3" w:hAnsi="Wingdings 3" w:hint="default"/>
      </w:rPr>
    </w:lvl>
    <w:lvl w:ilvl="4" w:tplc="BBF889FC" w:tentative="1">
      <w:start w:val="1"/>
      <w:numFmt w:val="bullet"/>
      <w:lvlText w:val=""/>
      <w:lvlJc w:val="left"/>
      <w:pPr>
        <w:tabs>
          <w:tab w:val="num" w:pos="3600"/>
        </w:tabs>
        <w:ind w:left="3600" w:hanging="360"/>
      </w:pPr>
      <w:rPr>
        <w:rFonts w:ascii="Wingdings 3" w:hAnsi="Wingdings 3" w:hint="default"/>
      </w:rPr>
    </w:lvl>
    <w:lvl w:ilvl="5" w:tplc="0DC24BE0" w:tentative="1">
      <w:start w:val="1"/>
      <w:numFmt w:val="bullet"/>
      <w:lvlText w:val=""/>
      <w:lvlJc w:val="left"/>
      <w:pPr>
        <w:tabs>
          <w:tab w:val="num" w:pos="4320"/>
        </w:tabs>
        <w:ind w:left="4320" w:hanging="360"/>
      </w:pPr>
      <w:rPr>
        <w:rFonts w:ascii="Wingdings 3" w:hAnsi="Wingdings 3" w:hint="default"/>
      </w:rPr>
    </w:lvl>
    <w:lvl w:ilvl="6" w:tplc="243C7FBE" w:tentative="1">
      <w:start w:val="1"/>
      <w:numFmt w:val="bullet"/>
      <w:lvlText w:val=""/>
      <w:lvlJc w:val="left"/>
      <w:pPr>
        <w:tabs>
          <w:tab w:val="num" w:pos="5040"/>
        </w:tabs>
        <w:ind w:left="5040" w:hanging="360"/>
      </w:pPr>
      <w:rPr>
        <w:rFonts w:ascii="Wingdings 3" w:hAnsi="Wingdings 3" w:hint="default"/>
      </w:rPr>
    </w:lvl>
    <w:lvl w:ilvl="7" w:tplc="052CDC74" w:tentative="1">
      <w:start w:val="1"/>
      <w:numFmt w:val="bullet"/>
      <w:lvlText w:val=""/>
      <w:lvlJc w:val="left"/>
      <w:pPr>
        <w:tabs>
          <w:tab w:val="num" w:pos="5760"/>
        </w:tabs>
        <w:ind w:left="5760" w:hanging="360"/>
      </w:pPr>
      <w:rPr>
        <w:rFonts w:ascii="Wingdings 3" w:hAnsi="Wingdings 3" w:hint="default"/>
      </w:rPr>
    </w:lvl>
    <w:lvl w:ilvl="8" w:tplc="CD6A19AA" w:tentative="1">
      <w:start w:val="1"/>
      <w:numFmt w:val="bullet"/>
      <w:lvlText w:val=""/>
      <w:lvlJc w:val="left"/>
      <w:pPr>
        <w:tabs>
          <w:tab w:val="num" w:pos="6480"/>
        </w:tabs>
        <w:ind w:left="6480" w:hanging="360"/>
      </w:pPr>
      <w:rPr>
        <w:rFonts w:ascii="Wingdings 3" w:hAnsi="Wingdings 3" w:hint="default"/>
      </w:rPr>
    </w:lvl>
  </w:abstractNum>
  <w:abstractNum w:abstractNumId="4" w15:restartNumberingAfterBreak="0">
    <w:nsid w:val="27EE112B"/>
    <w:multiLevelType w:val="multilevel"/>
    <w:tmpl w:val="828E13B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300E496C"/>
    <w:multiLevelType w:val="hybridMultilevel"/>
    <w:tmpl w:val="3170DFE4"/>
    <w:lvl w:ilvl="0" w:tplc="5E904610"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6760455"/>
    <w:multiLevelType w:val="hybridMultilevel"/>
    <w:tmpl w:val="206E7470"/>
    <w:lvl w:ilvl="0" w:tplc="295883C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0062CF"/>
    <w:multiLevelType w:val="hybridMultilevel"/>
    <w:tmpl w:val="DC80D6E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02F6F54"/>
    <w:multiLevelType w:val="hybridMultilevel"/>
    <w:tmpl w:val="95BCBAFA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50D24E3"/>
    <w:multiLevelType w:val="multilevel"/>
    <w:tmpl w:val="A6C2E0B0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936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7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448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38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6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89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72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408" w:hanging="1800"/>
      </w:pPr>
      <w:rPr>
        <w:rFonts w:hint="default"/>
      </w:rPr>
    </w:lvl>
  </w:abstractNum>
  <w:abstractNum w:abstractNumId="10" w15:restartNumberingAfterBreak="0">
    <w:nsid w:val="56ED11DA"/>
    <w:multiLevelType w:val="hybridMultilevel"/>
    <w:tmpl w:val="0C72DBDC"/>
    <w:lvl w:ilvl="0" w:tplc="0C0A000F">
      <w:start w:val="2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BE64C8F"/>
    <w:multiLevelType w:val="hybridMultilevel"/>
    <w:tmpl w:val="83F6E51C"/>
    <w:lvl w:ilvl="0" w:tplc="0C0A000F">
      <w:start w:val="1"/>
      <w:numFmt w:val="decimal"/>
      <w:lvlText w:val="%1."/>
      <w:lvlJc w:val="left"/>
      <w:pPr>
        <w:ind w:left="1800" w:hanging="360"/>
      </w:pPr>
    </w:lvl>
    <w:lvl w:ilvl="1" w:tplc="0C0A0019">
      <w:start w:val="1"/>
      <w:numFmt w:val="lowerLetter"/>
      <w:lvlText w:val="%2."/>
      <w:lvlJc w:val="left"/>
      <w:pPr>
        <w:ind w:left="2520" w:hanging="360"/>
      </w:pPr>
    </w:lvl>
    <w:lvl w:ilvl="2" w:tplc="0C0A001B" w:tentative="1">
      <w:start w:val="1"/>
      <w:numFmt w:val="lowerRoman"/>
      <w:lvlText w:val="%3."/>
      <w:lvlJc w:val="right"/>
      <w:pPr>
        <w:ind w:left="3240" w:hanging="180"/>
      </w:pPr>
    </w:lvl>
    <w:lvl w:ilvl="3" w:tplc="0C0A000F" w:tentative="1">
      <w:start w:val="1"/>
      <w:numFmt w:val="decimal"/>
      <w:lvlText w:val="%4."/>
      <w:lvlJc w:val="left"/>
      <w:pPr>
        <w:ind w:left="3960" w:hanging="360"/>
      </w:pPr>
    </w:lvl>
    <w:lvl w:ilvl="4" w:tplc="0C0A0019" w:tentative="1">
      <w:start w:val="1"/>
      <w:numFmt w:val="lowerLetter"/>
      <w:lvlText w:val="%5."/>
      <w:lvlJc w:val="left"/>
      <w:pPr>
        <w:ind w:left="4680" w:hanging="360"/>
      </w:pPr>
    </w:lvl>
    <w:lvl w:ilvl="5" w:tplc="0C0A001B" w:tentative="1">
      <w:start w:val="1"/>
      <w:numFmt w:val="lowerRoman"/>
      <w:lvlText w:val="%6."/>
      <w:lvlJc w:val="right"/>
      <w:pPr>
        <w:ind w:left="5400" w:hanging="180"/>
      </w:pPr>
    </w:lvl>
    <w:lvl w:ilvl="6" w:tplc="0C0A000F" w:tentative="1">
      <w:start w:val="1"/>
      <w:numFmt w:val="decimal"/>
      <w:lvlText w:val="%7."/>
      <w:lvlJc w:val="left"/>
      <w:pPr>
        <w:ind w:left="6120" w:hanging="360"/>
      </w:pPr>
    </w:lvl>
    <w:lvl w:ilvl="7" w:tplc="0C0A0019" w:tentative="1">
      <w:start w:val="1"/>
      <w:numFmt w:val="lowerLetter"/>
      <w:lvlText w:val="%8."/>
      <w:lvlJc w:val="left"/>
      <w:pPr>
        <w:ind w:left="6840" w:hanging="360"/>
      </w:pPr>
    </w:lvl>
    <w:lvl w:ilvl="8" w:tplc="0C0A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 w15:restartNumberingAfterBreak="0">
    <w:nsid w:val="644E5C35"/>
    <w:multiLevelType w:val="multilevel"/>
    <w:tmpl w:val="AEA0AAEC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  <w:rPr>
        <w:b/>
        <w:bCs w:val="0"/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13" w15:restartNumberingAfterBreak="0">
    <w:nsid w:val="74C56A83"/>
    <w:multiLevelType w:val="hybridMultilevel"/>
    <w:tmpl w:val="03B239C2"/>
    <w:lvl w:ilvl="0" w:tplc="1E18F83A">
      <w:start w:val="1"/>
      <w:numFmt w:val="bullet"/>
      <w:lvlText w:val="◦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664493F4">
      <w:start w:val="1"/>
      <w:numFmt w:val="bullet"/>
      <w:lvlText w:val="◦"/>
      <w:lvlJc w:val="left"/>
      <w:pPr>
        <w:tabs>
          <w:tab w:val="num" w:pos="1440"/>
        </w:tabs>
        <w:ind w:left="1440" w:hanging="360"/>
      </w:pPr>
      <w:rPr>
        <w:rFonts w:ascii="Calibri" w:hAnsi="Calibri" w:hint="default"/>
      </w:rPr>
    </w:lvl>
    <w:lvl w:ilvl="2" w:tplc="91BC74AA" w:tentative="1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42C4DD4A" w:tentative="1">
      <w:start w:val="1"/>
      <w:numFmt w:val="bullet"/>
      <w:lvlText w:val="◦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095E9B60" w:tentative="1">
      <w:start w:val="1"/>
      <w:numFmt w:val="bullet"/>
      <w:lvlText w:val="◦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24427094" w:tentative="1">
      <w:start w:val="1"/>
      <w:numFmt w:val="bullet"/>
      <w:lvlText w:val="◦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37504C56" w:tentative="1">
      <w:start w:val="1"/>
      <w:numFmt w:val="bullet"/>
      <w:lvlText w:val="◦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FFA02B4A" w:tentative="1">
      <w:start w:val="1"/>
      <w:numFmt w:val="bullet"/>
      <w:lvlText w:val="◦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11D67BEE" w:tentative="1">
      <w:start w:val="1"/>
      <w:numFmt w:val="bullet"/>
      <w:lvlText w:val="◦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14" w15:restartNumberingAfterBreak="0">
    <w:nsid w:val="757D0A66"/>
    <w:multiLevelType w:val="hybridMultilevel"/>
    <w:tmpl w:val="C89A6C16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5CB313E"/>
    <w:multiLevelType w:val="hybridMultilevel"/>
    <w:tmpl w:val="B09E18C6"/>
    <w:lvl w:ilvl="0" w:tplc="A29494AA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2"/>
  </w:num>
  <w:num w:numId="3">
    <w:abstractNumId w:val="12"/>
  </w:num>
  <w:num w:numId="4">
    <w:abstractNumId w:val="12"/>
  </w:num>
  <w:num w:numId="5">
    <w:abstractNumId w:val="12"/>
  </w:num>
  <w:num w:numId="6">
    <w:abstractNumId w:val="12"/>
  </w:num>
  <w:num w:numId="7">
    <w:abstractNumId w:val="12"/>
  </w:num>
  <w:num w:numId="8">
    <w:abstractNumId w:val="12"/>
  </w:num>
  <w:num w:numId="9">
    <w:abstractNumId w:val="8"/>
  </w:num>
  <w:num w:numId="10">
    <w:abstractNumId w:val="3"/>
  </w:num>
  <w:num w:numId="11">
    <w:abstractNumId w:val="11"/>
  </w:num>
  <w:num w:numId="12">
    <w:abstractNumId w:val="5"/>
  </w:num>
  <w:num w:numId="13">
    <w:abstractNumId w:val="1"/>
  </w:num>
  <w:num w:numId="14">
    <w:abstractNumId w:val="13"/>
  </w:num>
  <w:num w:numId="15">
    <w:abstractNumId w:val="14"/>
  </w:num>
  <w:num w:numId="16">
    <w:abstractNumId w:val="7"/>
  </w:num>
  <w:num w:numId="17">
    <w:abstractNumId w:val="0"/>
  </w:num>
  <w:num w:numId="18">
    <w:abstractNumId w:val="15"/>
  </w:num>
  <w:num w:numId="19">
    <w:abstractNumId w:val="6"/>
  </w:num>
  <w:num w:numId="20">
    <w:abstractNumId w:val="9"/>
  </w:num>
  <w:num w:numId="21">
    <w:abstractNumId w:val="10"/>
  </w:num>
  <w:num w:numId="22">
    <w:abstractNumId w:val="2"/>
  </w:num>
  <w:num w:numId="23">
    <w:abstractNumId w:val="4"/>
  </w:num>
  <w:num w:numId="24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34"/>
  <w:proofState w:spelling="clean" w:grammar="clean"/>
  <w:defaultTabStop w:val="708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201AD"/>
    <w:rsid w:val="0000146B"/>
    <w:rsid w:val="0000156B"/>
    <w:rsid w:val="00003689"/>
    <w:rsid w:val="00006477"/>
    <w:rsid w:val="00006B47"/>
    <w:rsid w:val="00007C2F"/>
    <w:rsid w:val="00015E90"/>
    <w:rsid w:val="00031C96"/>
    <w:rsid w:val="000338D9"/>
    <w:rsid w:val="00036386"/>
    <w:rsid w:val="0004117D"/>
    <w:rsid w:val="00056D62"/>
    <w:rsid w:val="00060A2B"/>
    <w:rsid w:val="00063CE5"/>
    <w:rsid w:val="000765E4"/>
    <w:rsid w:val="000768CF"/>
    <w:rsid w:val="00080713"/>
    <w:rsid w:val="00080DDA"/>
    <w:rsid w:val="000819F3"/>
    <w:rsid w:val="00095E06"/>
    <w:rsid w:val="000B3277"/>
    <w:rsid w:val="000C352D"/>
    <w:rsid w:val="000C6F19"/>
    <w:rsid w:val="000E0DCA"/>
    <w:rsid w:val="000E5F0A"/>
    <w:rsid w:val="000E629B"/>
    <w:rsid w:val="000E6715"/>
    <w:rsid w:val="000F3AFD"/>
    <w:rsid w:val="001036C5"/>
    <w:rsid w:val="00104711"/>
    <w:rsid w:val="0010710A"/>
    <w:rsid w:val="001075D5"/>
    <w:rsid w:val="00111132"/>
    <w:rsid w:val="00112F91"/>
    <w:rsid w:val="00120E2E"/>
    <w:rsid w:val="00125C4D"/>
    <w:rsid w:val="00147AD1"/>
    <w:rsid w:val="00150CA3"/>
    <w:rsid w:val="0015157E"/>
    <w:rsid w:val="001528FD"/>
    <w:rsid w:val="00154EF9"/>
    <w:rsid w:val="00155520"/>
    <w:rsid w:val="00160A26"/>
    <w:rsid w:val="00175968"/>
    <w:rsid w:val="00182904"/>
    <w:rsid w:val="00186A76"/>
    <w:rsid w:val="00191860"/>
    <w:rsid w:val="001933B4"/>
    <w:rsid w:val="00196E83"/>
    <w:rsid w:val="0019724B"/>
    <w:rsid w:val="001A26C9"/>
    <w:rsid w:val="001A5C50"/>
    <w:rsid w:val="001B02A8"/>
    <w:rsid w:val="001B1809"/>
    <w:rsid w:val="001B199F"/>
    <w:rsid w:val="001B2374"/>
    <w:rsid w:val="001B24EF"/>
    <w:rsid w:val="001B4FC1"/>
    <w:rsid w:val="001B54FC"/>
    <w:rsid w:val="001B5BF4"/>
    <w:rsid w:val="001B75EB"/>
    <w:rsid w:val="001D0419"/>
    <w:rsid w:val="001D3633"/>
    <w:rsid w:val="001E63B6"/>
    <w:rsid w:val="001F4869"/>
    <w:rsid w:val="001F6072"/>
    <w:rsid w:val="00201845"/>
    <w:rsid w:val="00205AD4"/>
    <w:rsid w:val="002103E0"/>
    <w:rsid w:val="00217D1B"/>
    <w:rsid w:val="00226D28"/>
    <w:rsid w:val="00233C8D"/>
    <w:rsid w:val="00247227"/>
    <w:rsid w:val="00252524"/>
    <w:rsid w:val="0026269A"/>
    <w:rsid w:val="00264B93"/>
    <w:rsid w:val="002661BC"/>
    <w:rsid w:val="00272049"/>
    <w:rsid w:val="002801A1"/>
    <w:rsid w:val="00281C16"/>
    <w:rsid w:val="00287C19"/>
    <w:rsid w:val="0029277C"/>
    <w:rsid w:val="002A10EF"/>
    <w:rsid w:val="002A3823"/>
    <w:rsid w:val="002A6A32"/>
    <w:rsid w:val="002B348E"/>
    <w:rsid w:val="002B3DE8"/>
    <w:rsid w:val="002B7676"/>
    <w:rsid w:val="002B7DB5"/>
    <w:rsid w:val="002D617B"/>
    <w:rsid w:val="002E3FA6"/>
    <w:rsid w:val="002E5007"/>
    <w:rsid w:val="002E559E"/>
    <w:rsid w:val="002E7BB4"/>
    <w:rsid w:val="00302C38"/>
    <w:rsid w:val="0030400F"/>
    <w:rsid w:val="0031484E"/>
    <w:rsid w:val="003209B6"/>
    <w:rsid w:val="003249BF"/>
    <w:rsid w:val="00333FC8"/>
    <w:rsid w:val="00335EEA"/>
    <w:rsid w:val="00354267"/>
    <w:rsid w:val="00364DAB"/>
    <w:rsid w:val="00366E25"/>
    <w:rsid w:val="00370D2C"/>
    <w:rsid w:val="003719EC"/>
    <w:rsid w:val="00380780"/>
    <w:rsid w:val="00384368"/>
    <w:rsid w:val="0038566A"/>
    <w:rsid w:val="00387959"/>
    <w:rsid w:val="003925DF"/>
    <w:rsid w:val="00392C6E"/>
    <w:rsid w:val="00393AD3"/>
    <w:rsid w:val="003954AC"/>
    <w:rsid w:val="003976BD"/>
    <w:rsid w:val="003A2839"/>
    <w:rsid w:val="003A6277"/>
    <w:rsid w:val="003A77B2"/>
    <w:rsid w:val="003B0900"/>
    <w:rsid w:val="003C5D67"/>
    <w:rsid w:val="003C70A7"/>
    <w:rsid w:val="003C762E"/>
    <w:rsid w:val="003F1699"/>
    <w:rsid w:val="003F1A9C"/>
    <w:rsid w:val="003F68E5"/>
    <w:rsid w:val="003F7996"/>
    <w:rsid w:val="00402820"/>
    <w:rsid w:val="0041192A"/>
    <w:rsid w:val="00416737"/>
    <w:rsid w:val="004254F8"/>
    <w:rsid w:val="00431477"/>
    <w:rsid w:val="00437424"/>
    <w:rsid w:val="00447234"/>
    <w:rsid w:val="0048510F"/>
    <w:rsid w:val="00491876"/>
    <w:rsid w:val="00496D67"/>
    <w:rsid w:val="004B3A4B"/>
    <w:rsid w:val="004C1F70"/>
    <w:rsid w:val="004D3CB2"/>
    <w:rsid w:val="004D5CDC"/>
    <w:rsid w:val="004D6D28"/>
    <w:rsid w:val="004E1449"/>
    <w:rsid w:val="004F2D98"/>
    <w:rsid w:val="004F7D39"/>
    <w:rsid w:val="0050156D"/>
    <w:rsid w:val="00506F55"/>
    <w:rsid w:val="00507EE7"/>
    <w:rsid w:val="00510217"/>
    <w:rsid w:val="005174EC"/>
    <w:rsid w:val="0051797C"/>
    <w:rsid w:val="0053217F"/>
    <w:rsid w:val="00537FD6"/>
    <w:rsid w:val="005444A4"/>
    <w:rsid w:val="00544661"/>
    <w:rsid w:val="00544966"/>
    <w:rsid w:val="005459BF"/>
    <w:rsid w:val="00551C67"/>
    <w:rsid w:val="005649DF"/>
    <w:rsid w:val="00565AEE"/>
    <w:rsid w:val="0057576F"/>
    <w:rsid w:val="00583CFC"/>
    <w:rsid w:val="005867B6"/>
    <w:rsid w:val="00590FB5"/>
    <w:rsid w:val="0059277F"/>
    <w:rsid w:val="0059460A"/>
    <w:rsid w:val="00596996"/>
    <w:rsid w:val="005B6997"/>
    <w:rsid w:val="005D0A33"/>
    <w:rsid w:val="005D112C"/>
    <w:rsid w:val="005D4749"/>
    <w:rsid w:val="005D64CA"/>
    <w:rsid w:val="005E0E22"/>
    <w:rsid w:val="005F0887"/>
    <w:rsid w:val="005F38C2"/>
    <w:rsid w:val="005F7C0A"/>
    <w:rsid w:val="005F7ECA"/>
    <w:rsid w:val="00600E3C"/>
    <w:rsid w:val="00605863"/>
    <w:rsid w:val="00610E68"/>
    <w:rsid w:val="006156D7"/>
    <w:rsid w:val="006313C5"/>
    <w:rsid w:val="0063189A"/>
    <w:rsid w:val="0065689D"/>
    <w:rsid w:val="0066141B"/>
    <w:rsid w:val="00666923"/>
    <w:rsid w:val="00670699"/>
    <w:rsid w:val="00681A53"/>
    <w:rsid w:val="00695BF0"/>
    <w:rsid w:val="00697E78"/>
    <w:rsid w:val="006A1DDE"/>
    <w:rsid w:val="006B1FF1"/>
    <w:rsid w:val="006B2020"/>
    <w:rsid w:val="006D718E"/>
    <w:rsid w:val="006D7DAC"/>
    <w:rsid w:val="006E6458"/>
    <w:rsid w:val="006F2B84"/>
    <w:rsid w:val="006F59BE"/>
    <w:rsid w:val="006F62B1"/>
    <w:rsid w:val="007014BE"/>
    <w:rsid w:val="00707022"/>
    <w:rsid w:val="007201AD"/>
    <w:rsid w:val="00723179"/>
    <w:rsid w:val="00727CE4"/>
    <w:rsid w:val="007324AA"/>
    <w:rsid w:val="0074094F"/>
    <w:rsid w:val="00744E98"/>
    <w:rsid w:val="00764584"/>
    <w:rsid w:val="0076757D"/>
    <w:rsid w:val="007713EC"/>
    <w:rsid w:val="0077578F"/>
    <w:rsid w:val="007832FC"/>
    <w:rsid w:val="007835FC"/>
    <w:rsid w:val="007A22C2"/>
    <w:rsid w:val="007A7CCC"/>
    <w:rsid w:val="007D1FAA"/>
    <w:rsid w:val="007D4BD2"/>
    <w:rsid w:val="007E16AE"/>
    <w:rsid w:val="007E7320"/>
    <w:rsid w:val="007F11A5"/>
    <w:rsid w:val="007F69E6"/>
    <w:rsid w:val="00802C6B"/>
    <w:rsid w:val="00813830"/>
    <w:rsid w:val="008322A7"/>
    <w:rsid w:val="00837039"/>
    <w:rsid w:val="008407A6"/>
    <w:rsid w:val="00842C1A"/>
    <w:rsid w:val="00843A38"/>
    <w:rsid w:val="008453B3"/>
    <w:rsid w:val="0084590E"/>
    <w:rsid w:val="00846B83"/>
    <w:rsid w:val="00855EC5"/>
    <w:rsid w:val="00857531"/>
    <w:rsid w:val="00860D79"/>
    <w:rsid w:val="00881F7A"/>
    <w:rsid w:val="0088726A"/>
    <w:rsid w:val="00897C55"/>
    <w:rsid w:val="008A12BA"/>
    <w:rsid w:val="008A3B83"/>
    <w:rsid w:val="008A5CE3"/>
    <w:rsid w:val="008A7508"/>
    <w:rsid w:val="008B691D"/>
    <w:rsid w:val="008C1FBC"/>
    <w:rsid w:val="008C5962"/>
    <w:rsid w:val="008D039E"/>
    <w:rsid w:val="008D1074"/>
    <w:rsid w:val="008E2585"/>
    <w:rsid w:val="008E2F38"/>
    <w:rsid w:val="008F200A"/>
    <w:rsid w:val="008F2D89"/>
    <w:rsid w:val="009017BE"/>
    <w:rsid w:val="009056D1"/>
    <w:rsid w:val="0091403F"/>
    <w:rsid w:val="0093158B"/>
    <w:rsid w:val="009339C4"/>
    <w:rsid w:val="0094130F"/>
    <w:rsid w:val="00946632"/>
    <w:rsid w:val="00956EB7"/>
    <w:rsid w:val="00957635"/>
    <w:rsid w:val="00962E3C"/>
    <w:rsid w:val="00967D64"/>
    <w:rsid w:val="009770C0"/>
    <w:rsid w:val="00984217"/>
    <w:rsid w:val="0099002D"/>
    <w:rsid w:val="00997AB9"/>
    <w:rsid w:val="009A0EC2"/>
    <w:rsid w:val="009A2786"/>
    <w:rsid w:val="009A4EA4"/>
    <w:rsid w:val="009B2998"/>
    <w:rsid w:val="009B4923"/>
    <w:rsid w:val="009B61C6"/>
    <w:rsid w:val="009B64CB"/>
    <w:rsid w:val="009C122B"/>
    <w:rsid w:val="009C2C24"/>
    <w:rsid w:val="009D0897"/>
    <w:rsid w:val="009D5B9C"/>
    <w:rsid w:val="009E1E1F"/>
    <w:rsid w:val="009F07D5"/>
    <w:rsid w:val="009F39E7"/>
    <w:rsid w:val="009F3F07"/>
    <w:rsid w:val="00A0397B"/>
    <w:rsid w:val="00A053D2"/>
    <w:rsid w:val="00A069C2"/>
    <w:rsid w:val="00A20776"/>
    <w:rsid w:val="00A2434C"/>
    <w:rsid w:val="00A24B60"/>
    <w:rsid w:val="00A32EEF"/>
    <w:rsid w:val="00A44EBB"/>
    <w:rsid w:val="00A5187E"/>
    <w:rsid w:val="00A61B95"/>
    <w:rsid w:val="00A852DD"/>
    <w:rsid w:val="00A86895"/>
    <w:rsid w:val="00A91024"/>
    <w:rsid w:val="00A919AF"/>
    <w:rsid w:val="00A91C6F"/>
    <w:rsid w:val="00AB314A"/>
    <w:rsid w:val="00AB3AA7"/>
    <w:rsid w:val="00AB5D88"/>
    <w:rsid w:val="00AC3821"/>
    <w:rsid w:val="00AD31D4"/>
    <w:rsid w:val="00AE38EC"/>
    <w:rsid w:val="00AE6121"/>
    <w:rsid w:val="00AF3B2E"/>
    <w:rsid w:val="00B01B1D"/>
    <w:rsid w:val="00B030EF"/>
    <w:rsid w:val="00B049EC"/>
    <w:rsid w:val="00B0550B"/>
    <w:rsid w:val="00B11C56"/>
    <w:rsid w:val="00B24D1F"/>
    <w:rsid w:val="00B26704"/>
    <w:rsid w:val="00B31251"/>
    <w:rsid w:val="00B426DD"/>
    <w:rsid w:val="00B42706"/>
    <w:rsid w:val="00B42C89"/>
    <w:rsid w:val="00B44885"/>
    <w:rsid w:val="00B44D3F"/>
    <w:rsid w:val="00B46FFE"/>
    <w:rsid w:val="00B4718E"/>
    <w:rsid w:val="00B50531"/>
    <w:rsid w:val="00B620EB"/>
    <w:rsid w:val="00B64029"/>
    <w:rsid w:val="00B93B7A"/>
    <w:rsid w:val="00B95F49"/>
    <w:rsid w:val="00BB092A"/>
    <w:rsid w:val="00BC5120"/>
    <w:rsid w:val="00BD0B0F"/>
    <w:rsid w:val="00BE241E"/>
    <w:rsid w:val="00BE2C2A"/>
    <w:rsid w:val="00BE50BE"/>
    <w:rsid w:val="00BF2EA0"/>
    <w:rsid w:val="00C12A3D"/>
    <w:rsid w:val="00C14AF6"/>
    <w:rsid w:val="00C14C7B"/>
    <w:rsid w:val="00C16B2F"/>
    <w:rsid w:val="00C31AB5"/>
    <w:rsid w:val="00C31BCE"/>
    <w:rsid w:val="00C33AEE"/>
    <w:rsid w:val="00C34C85"/>
    <w:rsid w:val="00C42C25"/>
    <w:rsid w:val="00C44AEB"/>
    <w:rsid w:val="00C46A7B"/>
    <w:rsid w:val="00C52379"/>
    <w:rsid w:val="00C558DF"/>
    <w:rsid w:val="00C61336"/>
    <w:rsid w:val="00C61731"/>
    <w:rsid w:val="00C61D6F"/>
    <w:rsid w:val="00C70713"/>
    <w:rsid w:val="00C74980"/>
    <w:rsid w:val="00C84AC2"/>
    <w:rsid w:val="00C854FA"/>
    <w:rsid w:val="00C87094"/>
    <w:rsid w:val="00C956A4"/>
    <w:rsid w:val="00CA09C6"/>
    <w:rsid w:val="00CC48AE"/>
    <w:rsid w:val="00CD5085"/>
    <w:rsid w:val="00CE3F50"/>
    <w:rsid w:val="00D02B49"/>
    <w:rsid w:val="00D0625D"/>
    <w:rsid w:val="00D07155"/>
    <w:rsid w:val="00D115E5"/>
    <w:rsid w:val="00D169A0"/>
    <w:rsid w:val="00D2095A"/>
    <w:rsid w:val="00D20ABB"/>
    <w:rsid w:val="00D2327E"/>
    <w:rsid w:val="00D25DE2"/>
    <w:rsid w:val="00D356F0"/>
    <w:rsid w:val="00D54F34"/>
    <w:rsid w:val="00D67A8A"/>
    <w:rsid w:val="00D71814"/>
    <w:rsid w:val="00D746BD"/>
    <w:rsid w:val="00D803CD"/>
    <w:rsid w:val="00D954DD"/>
    <w:rsid w:val="00D97CB7"/>
    <w:rsid w:val="00DA06ED"/>
    <w:rsid w:val="00DA3023"/>
    <w:rsid w:val="00DA3CDE"/>
    <w:rsid w:val="00DA6297"/>
    <w:rsid w:val="00DB57E1"/>
    <w:rsid w:val="00DE7763"/>
    <w:rsid w:val="00DF3DBE"/>
    <w:rsid w:val="00E003D8"/>
    <w:rsid w:val="00E013B5"/>
    <w:rsid w:val="00E01B0E"/>
    <w:rsid w:val="00E03264"/>
    <w:rsid w:val="00E05B97"/>
    <w:rsid w:val="00E1401F"/>
    <w:rsid w:val="00E20B75"/>
    <w:rsid w:val="00E24F62"/>
    <w:rsid w:val="00E250F7"/>
    <w:rsid w:val="00E26614"/>
    <w:rsid w:val="00E33FFA"/>
    <w:rsid w:val="00E464AD"/>
    <w:rsid w:val="00E519CA"/>
    <w:rsid w:val="00E532F0"/>
    <w:rsid w:val="00E708AE"/>
    <w:rsid w:val="00E729B7"/>
    <w:rsid w:val="00E7309B"/>
    <w:rsid w:val="00E74610"/>
    <w:rsid w:val="00E74974"/>
    <w:rsid w:val="00E7626A"/>
    <w:rsid w:val="00E83CBB"/>
    <w:rsid w:val="00E92081"/>
    <w:rsid w:val="00E95416"/>
    <w:rsid w:val="00E97CB1"/>
    <w:rsid w:val="00EC148D"/>
    <w:rsid w:val="00EC34F7"/>
    <w:rsid w:val="00EC478A"/>
    <w:rsid w:val="00EC4A52"/>
    <w:rsid w:val="00ED1D72"/>
    <w:rsid w:val="00ED386B"/>
    <w:rsid w:val="00ED4D55"/>
    <w:rsid w:val="00ED64E7"/>
    <w:rsid w:val="00EE04F2"/>
    <w:rsid w:val="00EE055D"/>
    <w:rsid w:val="00EE2114"/>
    <w:rsid w:val="00EE3346"/>
    <w:rsid w:val="00EE51D5"/>
    <w:rsid w:val="00EF1FE1"/>
    <w:rsid w:val="00F06A6D"/>
    <w:rsid w:val="00F230C5"/>
    <w:rsid w:val="00F2434D"/>
    <w:rsid w:val="00F24E66"/>
    <w:rsid w:val="00F33F31"/>
    <w:rsid w:val="00F44498"/>
    <w:rsid w:val="00F61D49"/>
    <w:rsid w:val="00F61DBD"/>
    <w:rsid w:val="00F62BD2"/>
    <w:rsid w:val="00F661A0"/>
    <w:rsid w:val="00F74BCD"/>
    <w:rsid w:val="00F9701A"/>
    <w:rsid w:val="00F97440"/>
    <w:rsid w:val="00FA141F"/>
    <w:rsid w:val="00FA1B3C"/>
    <w:rsid w:val="00FA2D60"/>
    <w:rsid w:val="00FB5C61"/>
    <w:rsid w:val="00FC3259"/>
    <w:rsid w:val="00FD0497"/>
    <w:rsid w:val="00FE0B5F"/>
    <w:rsid w:val="00FE3F73"/>
    <w:rsid w:val="00FF2176"/>
    <w:rsid w:val="00FF5D57"/>
    <w:rsid w:val="00FF7ECE"/>
    <w:rsid w:val="00FF7F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698ABA49"/>
  <w14:defaultImageDpi w14:val="300"/>
  <w15:docId w15:val="{E9669980-C5BA-3B40-B39B-0F9DEBACBE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1403F"/>
    <w:pPr>
      <w:jc w:val="both"/>
    </w:pPr>
    <w:rPr>
      <w:rFonts w:ascii="Times New Roman" w:hAnsi="Times New Roman"/>
    </w:rPr>
  </w:style>
  <w:style w:type="paragraph" w:styleId="Ttulo1">
    <w:name w:val="heading 1"/>
    <w:basedOn w:val="Normal"/>
    <w:next w:val="Normal"/>
    <w:link w:val="Ttulo1Car"/>
    <w:autoRedefine/>
    <w:uiPriority w:val="9"/>
    <w:qFormat/>
    <w:rsid w:val="00402820"/>
    <w:pPr>
      <w:keepNext/>
      <w:keepLines/>
      <w:numPr>
        <w:numId w:val="1"/>
      </w:numPr>
      <w:spacing w:before="480"/>
      <w:ind w:left="431" w:hanging="431"/>
      <w:outlineLvl w:val="0"/>
    </w:pPr>
    <w:rPr>
      <w:rFonts w:eastAsiaTheme="majorEastAsia" w:cs="Times New Roman (Títulos en alf"/>
      <w:b/>
      <w:bCs/>
      <w:color w:val="000000" w:themeColor="text1"/>
      <w:sz w:val="28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6E6458"/>
    <w:pPr>
      <w:keepNext/>
      <w:keepLines/>
      <w:numPr>
        <w:ilvl w:val="1"/>
        <w:numId w:val="1"/>
      </w:numPr>
      <w:spacing w:before="200"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51797C"/>
    <w:pPr>
      <w:keepNext/>
      <w:keepLines/>
      <w:numPr>
        <w:ilvl w:val="2"/>
        <w:numId w:val="1"/>
      </w:numPr>
      <w:spacing w:before="200"/>
      <w:outlineLvl w:val="2"/>
    </w:pPr>
    <w:rPr>
      <w:rFonts w:asciiTheme="majorHAnsi" w:eastAsiaTheme="majorEastAsia" w:hAnsiTheme="majorHAnsi" w:cstheme="majorBidi"/>
      <w:b/>
      <w:bCs/>
      <w:i/>
      <w:color w:val="000000" w:themeColor="text1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51797C"/>
    <w:pPr>
      <w:keepNext/>
      <w:keepLines/>
      <w:numPr>
        <w:ilvl w:val="3"/>
        <w:numId w:val="1"/>
      </w:numPr>
      <w:spacing w:before="200"/>
      <w:outlineLvl w:val="3"/>
    </w:pPr>
    <w:rPr>
      <w:rFonts w:asciiTheme="majorHAnsi" w:eastAsiaTheme="majorEastAsia" w:hAnsiTheme="majorHAnsi" w:cstheme="majorBidi"/>
      <w:bCs/>
      <w:i/>
      <w:iCs/>
      <w:color w:val="000000" w:themeColor="tex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9B4923"/>
    <w:pPr>
      <w:keepNext/>
      <w:keepLines/>
      <w:numPr>
        <w:ilvl w:val="4"/>
        <w:numId w:val="1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9B4923"/>
    <w:pPr>
      <w:keepNext/>
      <w:keepLines/>
      <w:numPr>
        <w:ilvl w:val="5"/>
        <w:numId w:val="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9B4923"/>
    <w:pPr>
      <w:keepNext/>
      <w:keepLines/>
      <w:numPr>
        <w:ilvl w:val="6"/>
        <w:numId w:val="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9B4923"/>
    <w:pPr>
      <w:keepNext/>
      <w:keepLines/>
      <w:numPr>
        <w:ilvl w:val="7"/>
        <w:numId w:val="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9B4923"/>
    <w:pPr>
      <w:keepNext/>
      <w:keepLines/>
      <w:numPr>
        <w:ilvl w:val="8"/>
        <w:numId w:val="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7201AD"/>
    <w:pPr>
      <w:tabs>
        <w:tab w:val="center" w:pos="4252"/>
        <w:tab w:val="right" w:pos="8504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7201AD"/>
  </w:style>
  <w:style w:type="paragraph" w:styleId="Piedepgina">
    <w:name w:val="footer"/>
    <w:basedOn w:val="Normal"/>
    <w:link w:val="PiedepginaCar"/>
    <w:uiPriority w:val="99"/>
    <w:unhideWhenUsed/>
    <w:rsid w:val="007201AD"/>
    <w:pPr>
      <w:tabs>
        <w:tab w:val="center" w:pos="4252"/>
        <w:tab w:val="right" w:pos="8504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7201AD"/>
  </w:style>
  <w:style w:type="table" w:styleId="Tablaconcuadrcula">
    <w:name w:val="Table Grid"/>
    <w:basedOn w:val="Tablanormal"/>
    <w:uiPriority w:val="59"/>
    <w:rsid w:val="007201A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deglobo">
    <w:name w:val="Balloon Text"/>
    <w:basedOn w:val="Normal"/>
    <w:link w:val="TextodegloboCar"/>
    <w:uiPriority w:val="99"/>
    <w:semiHidden/>
    <w:unhideWhenUsed/>
    <w:rsid w:val="007201AD"/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7201AD"/>
    <w:rPr>
      <w:rFonts w:ascii="Lucida Grande" w:hAnsi="Lucida Grande" w:cs="Lucida Grande"/>
      <w:sz w:val="18"/>
      <w:szCs w:val="18"/>
    </w:rPr>
  </w:style>
  <w:style w:type="character" w:customStyle="1" w:styleId="Ttulo1Car">
    <w:name w:val="Título 1 Car"/>
    <w:basedOn w:val="Fuentedeprrafopredeter"/>
    <w:link w:val="Ttulo1"/>
    <w:uiPriority w:val="9"/>
    <w:rsid w:val="00402820"/>
    <w:rPr>
      <w:rFonts w:ascii="Times New Roman" w:eastAsiaTheme="majorEastAsia" w:hAnsi="Times New Roman" w:cs="Times New Roman (Títulos en alf"/>
      <w:b/>
      <w:bCs/>
      <w:color w:val="000000" w:themeColor="text1"/>
      <w:sz w:val="28"/>
      <w:szCs w:val="32"/>
    </w:rPr>
  </w:style>
  <w:style w:type="paragraph" w:styleId="TtuloTDC">
    <w:name w:val="TOC Heading"/>
    <w:basedOn w:val="Ttulo1"/>
    <w:next w:val="Normal"/>
    <w:uiPriority w:val="39"/>
    <w:unhideWhenUsed/>
    <w:qFormat/>
    <w:rsid w:val="009B4923"/>
    <w:pPr>
      <w:spacing w:line="276" w:lineRule="auto"/>
      <w:outlineLvl w:val="9"/>
    </w:pPr>
    <w:rPr>
      <w:color w:val="365F91" w:themeColor="accent1" w:themeShade="BF"/>
      <w:szCs w:val="28"/>
    </w:rPr>
  </w:style>
  <w:style w:type="paragraph" w:styleId="TDC1">
    <w:name w:val="toc 1"/>
    <w:basedOn w:val="Normal"/>
    <w:next w:val="Normal"/>
    <w:autoRedefine/>
    <w:uiPriority w:val="39"/>
    <w:unhideWhenUsed/>
    <w:rsid w:val="00E74974"/>
    <w:pPr>
      <w:tabs>
        <w:tab w:val="left" w:pos="382"/>
        <w:tab w:val="right" w:leader="dot" w:pos="8489"/>
      </w:tabs>
      <w:spacing w:before="120"/>
    </w:pPr>
    <w:rPr>
      <w:b/>
    </w:rPr>
  </w:style>
  <w:style w:type="paragraph" w:styleId="TDC2">
    <w:name w:val="toc 2"/>
    <w:basedOn w:val="Normal"/>
    <w:next w:val="Normal"/>
    <w:autoRedefine/>
    <w:uiPriority w:val="39"/>
    <w:unhideWhenUsed/>
    <w:rsid w:val="009B4923"/>
    <w:pPr>
      <w:ind w:left="240"/>
    </w:pPr>
    <w:rPr>
      <w:b/>
      <w:sz w:val="22"/>
      <w:szCs w:val="22"/>
    </w:rPr>
  </w:style>
  <w:style w:type="paragraph" w:styleId="TDC3">
    <w:name w:val="toc 3"/>
    <w:basedOn w:val="Normal"/>
    <w:next w:val="Normal"/>
    <w:autoRedefine/>
    <w:uiPriority w:val="39"/>
    <w:semiHidden/>
    <w:unhideWhenUsed/>
    <w:rsid w:val="009B4923"/>
    <w:pPr>
      <w:ind w:left="480"/>
    </w:pPr>
    <w:rPr>
      <w:sz w:val="22"/>
      <w:szCs w:val="22"/>
    </w:rPr>
  </w:style>
  <w:style w:type="paragraph" w:styleId="TDC4">
    <w:name w:val="toc 4"/>
    <w:basedOn w:val="Normal"/>
    <w:next w:val="Normal"/>
    <w:autoRedefine/>
    <w:uiPriority w:val="39"/>
    <w:semiHidden/>
    <w:unhideWhenUsed/>
    <w:rsid w:val="009B4923"/>
    <w:pPr>
      <w:ind w:left="720"/>
    </w:pPr>
    <w:rPr>
      <w:sz w:val="20"/>
      <w:szCs w:val="20"/>
    </w:rPr>
  </w:style>
  <w:style w:type="paragraph" w:styleId="TDC5">
    <w:name w:val="toc 5"/>
    <w:basedOn w:val="Normal"/>
    <w:next w:val="Normal"/>
    <w:autoRedefine/>
    <w:uiPriority w:val="39"/>
    <w:semiHidden/>
    <w:unhideWhenUsed/>
    <w:rsid w:val="009B4923"/>
    <w:pPr>
      <w:ind w:left="960"/>
    </w:pPr>
    <w:rPr>
      <w:sz w:val="20"/>
      <w:szCs w:val="20"/>
    </w:rPr>
  </w:style>
  <w:style w:type="paragraph" w:styleId="TDC6">
    <w:name w:val="toc 6"/>
    <w:basedOn w:val="Normal"/>
    <w:next w:val="Normal"/>
    <w:autoRedefine/>
    <w:uiPriority w:val="39"/>
    <w:semiHidden/>
    <w:unhideWhenUsed/>
    <w:rsid w:val="009B4923"/>
    <w:pPr>
      <w:ind w:left="1200"/>
    </w:pPr>
    <w:rPr>
      <w:sz w:val="20"/>
      <w:szCs w:val="20"/>
    </w:rPr>
  </w:style>
  <w:style w:type="paragraph" w:styleId="TDC7">
    <w:name w:val="toc 7"/>
    <w:basedOn w:val="Normal"/>
    <w:next w:val="Normal"/>
    <w:autoRedefine/>
    <w:uiPriority w:val="39"/>
    <w:semiHidden/>
    <w:unhideWhenUsed/>
    <w:rsid w:val="009B4923"/>
    <w:pPr>
      <w:ind w:left="1440"/>
    </w:pPr>
    <w:rPr>
      <w:sz w:val="20"/>
      <w:szCs w:val="20"/>
    </w:rPr>
  </w:style>
  <w:style w:type="paragraph" w:styleId="TDC8">
    <w:name w:val="toc 8"/>
    <w:basedOn w:val="Normal"/>
    <w:next w:val="Normal"/>
    <w:autoRedefine/>
    <w:uiPriority w:val="39"/>
    <w:semiHidden/>
    <w:unhideWhenUsed/>
    <w:rsid w:val="009B4923"/>
    <w:pPr>
      <w:ind w:left="1680"/>
    </w:pPr>
    <w:rPr>
      <w:sz w:val="20"/>
      <w:szCs w:val="20"/>
    </w:rPr>
  </w:style>
  <w:style w:type="paragraph" w:styleId="TDC9">
    <w:name w:val="toc 9"/>
    <w:basedOn w:val="Normal"/>
    <w:next w:val="Normal"/>
    <w:autoRedefine/>
    <w:uiPriority w:val="39"/>
    <w:semiHidden/>
    <w:unhideWhenUsed/>
    <w:rsid w:val="009B4923"/>
    <w:pPr>
      <w:ind w:left="1920"/>
    </w:pPr>
    <w:rPr>
      <w:sz w:val="20"/>
      <w:szCs w:val="20"/>
    </w:rPr>
  </w:style>
  <w:style w:type="paragraph" w:styleId="Prrafodelista">
    <w:name w:val="List Paragraph"/>
    <w:basedOn w:val="Normal"/>
    <w:uiPriority w:val="34"/>
    <w:qFormat/>
    <w:rsid w:val="006D7DAC"/>
    <w:pPr>
      <w:ind w:left="720"/>
      <w:contextualSpacing/>
    </w:pPr>
  </w:style>
  <w:style w:type="character" w:customStyle="1" w:styleId="Ttulo2Car">
    <w:name w:val="Título 2 Car"/>
    <w:basedOn w:val="Fuentedeprrafopredeter"/>
    <w:link w:val="Ttulo2"/>
    <w:uiPriority w:val="9"/>
    <w:rsid w:val="006E6458"/>
    <w:rPr>
      <w:rFonts w:ascii="Times New Roman" w:eastAsiaTheme="majorEastAsia" w:hAnsi="Times New Roman" w:cstheme="majorBidi"/>
      <w:b/>
      <w:bCs/>
      <w:color w:val="000000" w:themeColor="text1"/>
      <w:szCs w:val="26"/>
    </w:rPr>
  </w:style>
  <w:style w:type="character" w:customStyle="1" w:styleId="Ttulo3Car">
    <w:name w:val="Título 3 Car"/>
    <w:basedOn w:val="Fuentedeprrafopredeter"/>
    <w:link w:val="Ttulo3"/>
    <w:uiPriority w:val="9"/>
    <w:rsid w:val="0051797C"/>
    <w:rPr>
      <w:rFonts w:asciiTheme="majorHAnsi" w:eastAsiaTheme="majorEastAsia" w:hAnsiTheme="majorHAnsi" w:cstheme="majorBidi"/>
      <w:b/>
      <w:bCs/>
      <w:i/>
      <w:color w:val="000000" w:themeColor="text1"/>
    </w:rPr>
  </w:style>
  <w:style w:type="character" w:customStyle="1" w:styleId="Ttulo4Car">
    <w:name w:val="Título 4 Car"/>
    <w:basedOn w:val="Fuentedeprrafopredeter"/>
    <w:link w:val="Ttulo4"/>
    <w:uiPriority w:val="9"/>
    <w:rsid w:val="0051797C"/>
    <w:rPr>
      <w:rFonts w:asciiTheme="majorHAnsi" w:eastAsiaTheme="majorEastAsia" w:hAnsiTheme="majorHAnsi" w:cstheme="majorBidi"/>
      <w:bCs/>
      <w:i/>
      <w:iCs/>
      <w:color w:val="000000" w:themeColor="tex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9B4923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9B492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9B4923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9B492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9B492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styleId="Refdecomentario">
    <w:name w:val="annotation reference"/>
    <w:basedOn w:val="Fuentedeprrafopredeter"/>
    <w:uiPriority w:val="99"/>
    <w:semiHidden/>
    <w:unhideWhenUsed/>
    <w:rsid w:val="00063CE5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063CE5"/>
    <w:pPr>
      <w:spacing w:after="200"/>
    </w:pPr>
    <w:rPr>
      <w:rFonts w:asciiTheme="minorHAnsi" w:eastAsiaTheme="minorHAnsi" w:hAnsiTheme="minorHAnsi"/>
      <w:sz w:val="20"/>
      <w:szCs w:val="20"/>
      <w:lang w:val="es-ES" w:eastAsia="en-US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063CE5"/>
    <w:rPr>
      <w:rFonts w:eastAsiaTheme="minorHAnsi"/>
      <w:sz w:val="20"/>
      <w:szCs w:val="20"/>
      <w:lang w:val="es-ES" w:eastAsia="en-U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063CE5"/>
    <w:pPr>
      <w:spacing w:after="0"/>
    </w:pPr>
    <w:rPr>
      <w:rFonts w:ascii="Times" w:eastAsiaTheme="minorEastAsia" w:hAnsi="Times"/>
      <w:b/>
      <w:bCs/>
      <w:lang w:val="es-ES_tradnl" w:eastAsia="es-ES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063CE5"/>
    <w:rPr>
      <w:rFonts w:ascii="Times" w:eastAsiaTheme="minorHAnsi" w:hAnsi="Times"/>
      <w:b/>
      <w:bCs/>
      <w:sz w:val="20"/>
      <w:szCs w:val="20"/>
      <w:lang w:val="es-ES" w:eastAsia="en-US"/>
    </w:rPr>
  </w:style>
  <w:style w:type="character" w:styleId="Hipervnculo">
    <w:name w:val="Hyperlink"/>
    <w:basedOn w:val="Fuentedeprrafopredeter"/>
    <w:uiPriority w:val="99"/>
    <w:unhideWhenUsed/>
    <w:rsid w:val="00384368"/>
    <w:rPr>
      <w:color w:val="0000FF" w:themeColor="hyperlink"/>
      <w:u w:val="single"/>
    </w:rPr>
  </w:style>
  <w:style w:type="paragraph" w:customStyle="1" w:styleId="Default">
    <w:name w:val="Default"/>
    <w:rsid w:val="00E20B75"/>
    <w:pPr>
      <w:autoSpaceDE w:val="0"/>
      <w:autoSpaceDN w:val="0"/>
      <w:adjustRightInd w:val="0"/>
    </w:pPr>
    <w:rPr>
      <w:rFonts w:ascii="Times New Roman" w:hAnsi="Times New Roman" w:cs="Times New Roman"/>
      <w:color w:val="000000"/>
      <w:lang w:val="es-ES"/>
    </w:rPr>
  </w:style>
  <w:style w:type="table" w:customStyle="1" w:styleId="Tablanormal21">
    <w:name w:val="Tabla normal 21"/>
    <w:basedOn w:val="Tablanormal"/>
    <w:uiPriority w:val="42"/>
    <w:rsid w:val="00E83CBB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1366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636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5894677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900428">
          <w:marLeft w:val="116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8607729">
          <w:marLeft w:val="116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6006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0318508">
          <w:marLeft w:val="130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6096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78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51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265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8156995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C0C0770-F2AC-6E4E-B0B1-4560FBEC4E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254</Words>
  <Characters>1398</Characters>
  <Application>Microsoft Office Word</Application>
  <DocSecurity>0</DocSecurity>
  <Lines>11</Lines>
  <Paragraphs>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PLANTILLA TRABAJO FIN DE MASTER</vt:lpstr>
    </vt:vector>
  </TitlesOfParts>
  <Manager/>
  <Company>Universidad de León</Company>
  <LinksUpToDate>false</LinksUpToDate>
  <CharactersWithSpaces>1649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ANTILLA TRABAJO FIN DE MASTER</dc:title>
  <dc:subject/>
  <dc:creator>Javier Vidal</dc:creator>
  <cp:keywords/>
  <dc:description/>
  <cp:lastModifiedBy>Usuario</cp:lastModifiedBy>
  <cp:revision>2</cp:revision>
  <cp:lastPrinted>2018-03-21T07:58:00Z</cp:lastPrinted>
  <dcterms:created xsi:type="dcterms:W3CDTF">2020-11-23T12:03:00Z</dcterms:created>
  <dcterms:modified xsi:type="dcterms:W3CDTF">2020-11-23T12:03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4c754c3-0339-36a9-b12c-bc8c786db589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Mendeley_Bookmark_z7P0UCq0wn_1">
    <vt:lpwstr>ADDIN CSL_CITATION { "citationItems" : [ { "id" : "ITEM-1", "itemData" : { "author" : [ { "dropping-particle" : "", "family" : "Gonz\u00e1lez", "given" : "Gabriel Trav\u00e9", "non-dropping-particle" : "", "parse-names" : false, "suffix" : "" }, { "droppi</vt:lpwstr>
  </property>
  <property fmtid="{D5CDD505-2E9C-101B-9397-08002B2CF9AE}" pid="26" name="Mendeley_Bookmark_z7P0UCq0wn_2">
    <vt:lpwstr>ng-particle" : "", "family" : "Huelva", "given" : "Universidad De Huelva", "non-dropping-particle" : "", "parse-names" : false, "suffix" : "" } ], "id" : "ITEM-1", "issued" : { "date-parts" : [ [ "2016" ] ] }, "page" : "51-74", "title" : "BILINGUAL TEACHI</vt:lpwstr>
  </property>
  <property fmtid="{D5CDD505-2E9C-101B-9397-08002B2CF9AE}" pid="27" name="Mendeley_Bookmark_z7P0UCq0wn_3">
    <vt:lpwstr>NG IN ANDALUCIA . A STUDY BASED ON TEACHERS \u00b4 Introducci\u00f3n El fomento del biling\u00fcismo en Europa ha sido uno de las grandes apuestas supranacionales , en un contexto de gran diversidad ling\u00fc\u00edstica en el que se encuentran m\u00e1s d</vt:lpwstr>
  </property>
  <property fmtid="{D5CDD505-2E9C-101B-9397-08002B2CF9AE}" pid="28" name="Mendeley_Bookmark_z7P0UCq0wn_4">
    <vt:lpwstr>e 24 lenguas o", "type" : "article-journal" }, "uris" : [ "http://www.mendeley.com/documents/?uuid=61a4472b-8fa9-4dad-bb5e-2c45da31a9f6" ] } ], "mendeley" : { "formattedCitation" : "(Gonz\u00e1lez &amp; Huelva, 2016)", "manualFormatting" : "(Trav\u00e9, 2016)</vt:lpwstr>
  </property>
  <property fmtid="{D5CDD505-2E9C-101B-9397-08002B2CF9AE}" pid="29" name="Mendeley_Bookmark_z7P0UCq0wn_5">
    <vt:lpwstr>", "plainTextFormattedCitation" : "(Gonz\u00e1lez &amp; Huelva, 2016)", "previouslyFormattedCitation" : "(Gonz\u00e1lez &amp; Huelva, 2016)" }, "properties" : { "noteIndex" : 0 }, "schema" : "https://github.com/citation-style-language/schema/raw/master/csl-citati</vt:lpwstr>
  </property>
  <property fmtid="{D5CDD505-2E9C-101B-9397-08002B2CF9AE}" pid="30" name="Mendeley_Bookmark_z7P0UCq0wn_6">
    <vt:lpwstr>on.json" }</vt:lpwstr>
  </property>
</Properties>
</file>